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6363D" w:rsidRPr="008C3835" w:rsidRDefault="00B6363D" w:rsidP="00B6363D">
      <w:pPr>
        <w:ind w:firstLine="720"/>
        <w:jc w:val="center"/>
        <w:rPr>
          <w:rFonts w:ascii="Monotype Corsiva" w:hAnsi="Monotype Corsiva"/>
          <w:b/>
          <w:sz w:val="28"/>
          <w:szCs w:val="28"/>
        </w:rPr>
      </w:pPr>
      <w:bookmarkStart w:id="0" w:name="_Hlk142380218"/>
      <w:bookmarkStart w:id="1" w:name="_Hlk173832100"/>
      <w:bookmarkStart w:id="2" w:name="_Hlk173846008"/>
      <w:r w:rsidRPr="008C3835">
        <w:rPr>
          <w:rFonts w:ascii="Times New Roman" w:hAnsi="Times New Roman"/>
          <w:b/>
          <w:sz w:val="28"/>
          <w:szCs w:val="28"/>
        </w:rPr>
        <w:t>DESIGN AND SIMULATION OF A STAND-ALONE PV SYSTEM FOR A 3-BEDROOM FLAT IN APATA-YAKUBA USING PVSYST</w:t>
      </w:r>
    </w:p>
    <w:p w:rsidR="00B6363D" w:rsidRDefault="00B6363D" w:rsidP="00B6363D">
      <w:pPr>
        <w:ind w:firstLine="720"/>
        <w:jc w:val="center"/>
        <w:rPr>
          <w:rFonts w:ascii="Monotype Corsiva" w:hAnsi="Monotype Corsiva"/>
          <w:b/>
          <w:sz w:val="40"/>
          <w:szCs w:val="40"/>
        </w:rPr>
      </w:pPr>
    </w:p>
    <w:p w:rsidR="00B6363D" w:rsidRDefault="00B6363D" w:rsidP="00B6363D">
      <w:pPr>
        <w:ind w:firstLine="720"/>
        <w:jc w:val="center"/>
        <w:rPr>
          <w:rFonts w:ascii="Monotype Corsiva" w:hAnsi="Monotype Corsiva"/>
          <w:b/>
          <w:sz w:val="40"/>
          <w:szCs w:val="40"/>
        </w:rPr>
      </w:pPr>
      <w:r w:rsidRPr="00503B3C">
        <w:rPr>
          <w:rFonts w:ascii="Monotype Corsiva" w:hAnsi="Monotype Corsiva"/>
          <w:b/>
          <w:sz w:val="40"/>
          <w:szCs w:val="40"/>
        </w:rPr>
        <w:t>BY:</w:t>
      </w:r>
    </w:p>
    <w:p w:rsidR="000F3435" w:rsidRDefault="000F3435" w:rsidP="00B6363D">
      <w:pPr>
        <w:ind w:firstLine="720"/>
        <w:jc w:val="center"/>
        <w:rPr>
          <w:rFonts w:ascii="Monotype Corsiva" w:hAnsi="Monotype Corsiva"/>
          <w:b/>
          <w:sz w:val="40"/>
          <w:szCs w:val="40"/>
        </w:rPr>
      </w:pPr>
    </w:p>
    <w:p w:rsidR="00B6363D" w:rsidRPr="000B6809" w:rsidRDefault="00B6363D" w:rsidP="00B6363D">
      <w:pPr>
        <w:spacing w:after="0" w:line="240" w:lineRule="auto"/>
        <w:jc w:val="both"/>
        <w:rPr>
          <w:rFonts w:ascii="Times New Roman" w:hAnsi="Times New Roman" w:cs="Times New Roman"/>
          <w:b/>
          <w:bCs/>
          <w:sz w:val="28"/>
          <w:szCs w:val="28"/>
        </w:rPr>
      </w:pPr>
    </w:p>
    <w:p w:rsidR="000A2AEB" w:rsidRPr="000A2AEB" w:rsidRDefault="000A2AEB" w:rsidP="000A2AEB">
      <w:pPr>
        <w:spacing w:after="0" w:line="240" w:lineRule="auto"/>
        <w:jc w:val="center"/>
        <w:rPr>
          <w:rFonts w:ascii="Times New Roman" w:hAnsi="Times New Roman" w:cs="Times New Roman"/>
          <w:sz w:val="24"/>
          <w:szCs w:val="24"/>
        </w:rPr>
      </w:pPr>
      <w:r w:rsidRPr="000A2AEB">
        <w:rPr>
          <w:rFonts w:ascii="Times New Roman" w:hAnsi="Times New Roman" w:cs="Times New Roman"/>
          <w:sz w:val="24"/>
          <w:szCs w:val="24"/>
        </w:rPr>
        <w:t xml:space="preserve">ILIYAS DAMILOLA MUJIDA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w:t>
      </w:r>
      <w:r w:rsidRPr="000A2AEB">
        <w:rPr>
          <w:rFonts w:ascii="Times New Roman" w:hAnsi="Times New Roman" w:cs="Times New Roman"/>
          <w:sz w:val="24"/>
          <w:szCs w:val="24"/>
        </w:rPr>
        <w:t>0095</w:t>
      </w:r>
    </w:p>
    <w:p w:rsidR="000A2AEB" w:rsidRPr="000A2AEB" w:rsidRDefault="000A2AEB" w:rsidP="000A2AEB">
      <w:pPr>
        <w:spacing w:after="0" w:line="240" w:lineRule="auto"/>
        <w:jc w:val="center"/>
        <w:rPr>
          <w:rFonts w:ascii="Times New Roman" w:hAnsi="Times New Roman" w:cs="Times New Roman"/>
          <w:sz w:val="24"/>
          <w:szCs w:val="24"/>
        </w:rPr>
      </w:pPr>
      <w:r w:rsidRPr="000A2AEB">
        <w:rPr>
          <w:rFonts w:ascii="Times New Roman" w:hAnsi="Times New Roman" w:cs="Times New Roman"/>
          <w:sz w:val="24"/>
          <w:szCs w:val="24"/>
        </w:rPr>
        <w:t xml:space="preserve">IBRAHIM ALIYAH DAMILOL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0</w:t>
      </w:r>
      <w:r w:rsidRPr="000A2AEB">
        <w:rPr>
          <w:rFonts w:ascii="Times New Roman" w:hAnsi="Times New Roman" w:cs="Times New Roman"/>
          <w:sz w:val="24"/>
          <w:szCs w:val="24"/>
        </w:rPr>
        <w:t>230</w:t>
      </w:r>
    </w:p>
    <w:p w:rsidR="000A2AEB" w:rsidRPr="000A2AEB" w:rsidRDefault="000A2AEB" w:rsidP="000A2AEB">
      <w:pPr>
        <w:spacing w:after="0" w:line="240" w:lineRule="auto"/>
        <w:jc w:val="center"/>
        <w:rPr>
          <w:rFonts w:ascii="Times New Roman" w:hAnsi="Times New Roman" w:cs="Times New Roman"/>
          <w:sz w:val="24"/>
          <w:szCs w:val="24"/>
        </w:rPr>
      </w:pPr>
      <w:r w:rsidRPr="000A2AEB">
        <w:rPr>
          <w:rFonts w:ascii="Times New Roman" w:hAnsi="Times New Roman" w:cs="Times New Roman"/>
          <w:sz w:val="24"/>
          <w:szCs w:val="24"/>
        </w:rPr>
        <w:t xml:space="preserve">FARIDAT ABIOLA AYOOL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w:t>
      </w:r>
      <w:r w:rsidRPr="000A2AEB">
        <w:rPr>
          <w:rFonts w:ascii="Times New Roman" w:hAnsi="Times New Roman" w:cs="Times New Roman"/>
          <w:sz w:val="24"/>
          <w:szCs w:val="24"/>
        </w:rPr>
        <w:t>0094</w:t>
      </w:r>
    </w:p>
    <w:p w:rsidR="000A2AEB" w:rsidRPr="000A2AEB" w:rsidRDefault="000A2AEB" w:rsidP="000A2AEB">
      <w:pPr>
        <w:spacing w:after="0" w:line="240" w:lineRule="auto"/>
        <w:jc w:val="center"/>
        <w:rPr>
          <w:rFonts w:ascii="Times New Roman" w:hAnsi="Times New Roman" w:cs="Times New Roman"/>
          <w:sz w:val="24"/>
          <w:szCs w:val="24"/>
        </w:rPr>
      </w:pPr>
      <w:r w:rsidRPr="000A2AEB">
        <w:rPr>
          <w:rFonts w:ascii="Times New Roman" w:hAnsi="Times New Roman" w:cs="Times New Roman"/>
          <w:sz w:val="24"/>
          <w:szCs w:val="24"/>
        </w:rPr>
        <w:t xml:space="preserve">SAHEED MARIAM GBEMISOL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0</w:t>
      </w:r>
      <w:r w:rsidRPr="000A2AEB">
        <w:rPr>
          <w:rFonts w:ascii="Times New Roman" w:hAnsi="Times New Roman" w:cs="Times New Roman"/>
          <w:sz w:val="24"/>
          <w:szCs w:val="24"/>
        </w:rPr>
        <w:t>367</w:t>
      </w:r>
    </w:p>
    <w:p w:rsidR="000A2AEB" w:rsidRPr="000A2AEB" w:rsidRDefault="000A2AEB" w:rsidP="000A2AEB">
      <w:pPr>
        <w:spacing w:after="0" w:line="240" w:lineRule="auto"/>
        <w:jc w:val="center"/>
        <w:rPr>
          <w:rFonts w:ascii="Times New Roman" w:hAnsi="Times New Roman" w:cs="Times New Roman"/>
          <w:sz w:val="24"/>
          <w:szCs w:val="24"/>
        </w:rPr>
      </w:pPr>
      <w:r w:rsidRPr="000A2AEB">
        <w:rPr>
          <w:rFonts w:ascii="Times New Roman" w:hAnsi="Times New Roman" w:cs="Times New Roman"/>
          <w:sz w:val="24"/>
          <w:szCs w:val="24"/>
        </w:rPr>
        <w:t xml:space="preserve">BELLO MARIAM OMOBOLANLE </w:t>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0</w:t>
      </w:r>
      <w:r w:rsidRPr="000A2AEB">
        <w:rPr>
          <w:rFonts w:ascii="Times New Roman" w:hAnsi="Times New Roman" w:cs="Times New Roman"/>
          <w:sz w:val="24"/>
          <w:szCs w:val="24"/>
        </w:rPr>
        <w:t>350</w:t>
      </w:r>
    </w:p>
    <w:p w:rsidR="000A2AEB" w:rsidRPr="000A2AEB" w:rsidRDefault="000A2AEB" w:rsidP="000A2AEB">
      <w:pPr>
        <w:spacing w:after="0" w:line="240" w:lineRule="auto"/>
        <w:jc w:val="center"/>
        <w:rPr>
          <w:rFonts w:ascii="Times New Roman" w:hAnsi="Times New Roman" w:cs="Times New Roman"/>
          <w:sz w:val="24"/>
          <w:szCs w:val="24"/>
        </w:rPr>
      </w:pPr>
      <w:r w:rsidRPr="000A2AEB">
        <w:rPr>
          <w:rFonts w:ascii="Times New Roman" w:hAnsi="Times New Roman" w:cs="Times New Roman"/>
          <w:sz w:val="24"/>
          <w:szCs w:val="24"/>
        </w:rPr>
        <w:t xml:space="preserve">OGUNLADE BOLUWATIFE RILWAN </w:t>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0</w:t>
      </w:r>
      <w:r w:rsidRPr="000A2AEB">
        <w:rPr>
          <w:rFonts w:ascii="Times New Roman" w:hAnsi="Times New Roman" w:cs="Times New Roman"/>
          <w:sz w:val="24"/>
          <w:szCs w:val="24"/>
        </w:rPr>
        <w:t>229</w:t>
      </w:r>
    </w:p>
    <w:p w:rsidR="00B6363D" w:rsidRDefault="000A2AEB" w:rsidP="000A2AEB">
      <w:pPr>
        <w:spacing w:after="0" w:line="240" w:lineRule="auto"/>
        <w:jc w:val="center"/>
        <w:rPr>
          <w:rFonts w:ascii="Times New Roman" w:hAnsi="Times New Roman" w:cs="Times New Roman"/>
          <w:sz w:val="24"/>
          <w:szCs w:val="24"/>
        </w:rPr>
      </w:pPr>
      <w:r w:rsidRPr="000A2AEB">
        <w:rPr>
          <w:rFonts w:ascii="Times New Roman" w:hAnsi="Times New Roman" w:cs="Times New Roman"/>
          <w:sz w:val="24"/>
          <w:szCs w:val="24"/>
        </w:rPr>
        <w:t xml:space="preserve">YAKUB ZAYNAB OPEYEM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70BB9">
        <w:rPr>
          <w:rFonts w:ascii="Times New Roman" w:hAnsi="Times New Roman" w:cs="Times New Roman"/>
          <w:sz w:val="24"/>
          <w:szCs w:val="24"/>
        </w:rPr>
        <w:t>ND/</w:t>
      </w:r>
      <w:r>
        <w:rPr>
          <w:rFonts w:ascii="Times New Roman" w:hAnsi="Times New Roman" w:cs="Times New Roman"/>
          <w:sz w:val="24"/>
          <w:szCs w:val="24"/>
        </w:rPr>
        <w:t>23/SLT/PT/</w:t>
      </w:r>
      <w:r w:rsidRPr="000A2AEB">
        <w:rPr>
          <w:rFonts w:ascii="Times New Roman" w:hAnsi="Times New Roman" w:cs="Times New Roman"/>
          <w:sz w:val="24"/>
          <w:szCs w:val="24"/>
        </w:rPr>
        <w:t>0097</w:t>
      </w:r>
    </w:p>
    <w:p w:rsidR="000A2AEB" w:rsidRDefault="000A2AEB" w:rsidP="000A2AEB">
      <w:pPr>
        <w:spacing w:after="0" w:line="240" w:lineRule="auto"/>
        <w:jc w:val="center"/>
        <w:rPr>
          <w:rFonts w:ascii="Times New Roman" w:hAnsi="Times New Roman" w:cs="Times New Roman"/>
          <w:sz w:val="24"/>
          <w:szCs w:val="24"/>
        </w:rPr>
      </w:pPr>
    </w:p>
    <w:p w:rsidR="000A2AEB" w:rsidRDefault="000A2AEB" w:rsidP="000A2AEB">
      <w:pPr>
        <w:spacing w:after="0" w:line="240" w:lineRule="auto"/>
        <w:jc w:val="center"/>
        <w:rPr>
          <w:rFonts w:ascii="Eras Light ITC" w:hAnsi="Eras Light ITC"/>
          <w:b/>
          <w:sz w:val="24"/>
          <w:szCs w:val="24"/>
        </w:rPr>
      </w:pPr>
    </w:p>
    <w:p w:rsidR="00B6363D" w:rsidRPr="00CB0F6A" w:rsidRDefault="00B6363D" w:rsidP="00B6363D">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B6363D" w:rsidRPr="00CB0F6A" w:rsidRDefault="00B6363D" w:rsidP="00B6363D">
      <w:pPr>
        <w:pStyle w:val="NoSpacing"/>
        <w:jc w:val="center"/>
        <w:rPr>
          <w:rFonts w:ascii="Algerian" w:hAnsi="Algerian"/>
          <w:b/>
          <w:sz w:val="26"/>
          <w:szCs w:val="28"/>
        </w:rPr>
      </w:pPr>
    </w:p>
    <w:p w:rsidR="00B6363D" w:rsidRPr="00CB0F6A" w:rsidRDefault="00B6363D" w:rsidP="00B6363D">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B6363D" w:rsidRPr="00E707F4" w:rsidRDefault="00B6363D" w:rsidP="00B6363D">
      <w:pPr>
        <w:spacing w:line="240" w:lineRule="auto"/>
        <w:rPr>
          <w:rFonts w:ascii="Monotype Corsiva" w:hAnsi="Monotype Corsiva" w:cs="Tahoma"/>
          <w:b/>
          <w:sz w:val="2"/>
        </w:rPr>
      </w:pPr>
    </w:p>
    <w:p w:rsidR="00B6363D" w:rsidRDefault="00B6363D" w:rsidP="00B6363D">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sidR="00F76869">
        <w:rPr>
          <w:rFonts w:ascii="Monotype Corsiva" w:hAnsi="Monotype Corsiva" w:cs="Tahoma"/>
          <w:sz w:val="36"/>
        </w:rPr>
        <w:t>:</w:t>
      </w:r>
    </w:p>
    <w:p w:rsidR="00B6363D" w:rsidRDefault="00B6363D" w:rsidP="00B6363D">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B6363D" w:rsidRDefault="00B6363D" w:rsidP="00B6363D">
      <w:pPr>
        <w:spacing w:after="0" w:line="240" w:lineRule="auto"/>
        <w:ind w:left="4320" w:firstLine="720"/>
        <w:jc w:val="center"/>
        <w:rPr>
          <w:rFonts w:ascii="Monotype Corsiva" w:hAnsi="Monotype Corsiva" w:cs="Tahoma"/>
          <w:b/>
          <w:sz w:val="30"/>
        </w:rPr>
      </w:pPr>
    </w:p>
    <w:p w:rsidR="00B6363D" w:rsidRPr="00B62499" w:rsidRDefault="003D7FD4" w:rsidP="00B6363D">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sidR="00B6363D">
        <w:rPr>
          <w:rFonts w:ascii="Monotype Corsiva" w:hAnsi="Monotype Corsiva" w:cs="Tahoma"/>
          <w:b/>
          <w:sz w:val="30"/>
        </w:rPr>
        <w:t xml:space="preserve">, </w:t>
      </w:r>
      <w:r w:rsidR="00B6363D" w:rsidRPr="000A5A95">
        <w:rPr>
          <w:rFonts w:ascii="Bookman Old Style" w:hAnsi="Bookman Old Style" w:cs="Tahoma"/>
          <w:b/>
          <w:sz w:val="24"/>
          <w:szCs w:val="24"/>
        </w:rPr>
        <w:t>202</w:t>
      </w:r>
      <w:r>
        <w:rPr>
          <w:rFonts w:ascii="Monotype Corsiva" w:hAnsi="Monotype Corsiva" w:cs="Tahoma"/>
          <w:b/>
          <w:sz w:val="30"/>
        </w:rPr>
        <w:t>5</w:t>
      </w:r>
      <w:bookmarkStart w:id="3" w:name="_GoBack"/>
      <w:bookmarkEnd w:id="3"/>
    </w:p>
    <w:p w:rsidR="00B6363D" w:rsidRDefault="00B6363D" w:rsidP="00B6363D">
      <w:pPr>
        <w:spacing w:line="276" w:lineRule="auto"/>
        <w:jc w:val="center"/>
        <w:rPr>
          <w:rFonts w:ascii="Times New Roman" w:hAnsi="Times New Roman" w:cs="Times New Roman"/>
          <w:b/>
          <w:sz w:val="24"/>
          <w:szCs w:val="24"/>
        </w:rPr>
      </w:pPr>
    </w:p>
    <w:p w:rsidR="00F76869" w:rsidRDefault="00F76869" w:rsidP="00B6363D">
      <w:pPr>
        <w:spacing w:line="276" w:lineRule="auto"/>
        <w:jc w:val="center"/>
        <w:rPr>
          <w:rFonts w:ascii="Times New Roman" w:hAnsi="Times New Roman" w:cs="Times New Roman"/>
          <w:b/>
          <w:sz w:val="24"/>
          <w:szCs w:val="24"/>
        </w:rPr>
      </w:pPr>
    </w:p>
    <w:p w:rsidR="00F76869" w:rsidRDefault="00F76869" w:rsidP="00B6363D">
      <w:pPr>
        <w:spacing w:line="276" w:lineRule="auto"/>
        <w:jc w:val="center"/>
        <w:rPr>
          <w:rFonts w:ascii="Times New Roman" w:hAnsi="Times New Roman" w:cs="Times New Roman"/>
          <w:b/>
          <w:sz w:val="24"/>
          <w:szCs w:val="24"/>
        </w:rPr>
      </w:pPr>
    </w:p>
    <w:p w:rsidR="00F76869" w:rsidRDefault="00F76869" w:rsidP="00B6363D">
      <w:pPr>
        <w:spacing w:line="276" w:lineRule="auto"/>
        <w:jc w:val="center"/>
        <w:rPr>
          <w:rFonts w:ascii="Times New Roman" w:hAnsi="Times New Roman" w:cs="Times New Roman"/>
          <w:b/>
          <w:sz w:val="24"/>
          <w:szCs w:val="24"/>
        </w:rPr>
      </w:pPr>
    </w:p>
    <w:p w:rsidR="00B6363D" w:rsidRPr="001E31B2" w:rsidRDefault="00B6363D" w:rsidP="00B6363D">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CERTIFICATION</w:t>
      </w:r>
    </w:p>
    <w:p w:rsidR="000F3435" w:rsidRPr="001E31B2" w:rsidRDefault="000F3435" w:rsidP="000F3435">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 xml:space="preserve">This is to certify that this project was carried out by group </w:t>
      </w:r>
      <w:r>
        <w:rPr>
          <w:rFonts w:ascii="Times New Roman" w:hAnsi="Times New Roman" w:cs="Times New Roman"/>
          <w:sz w:val="24"/>
          <w:szCs w:val="24"/>
        </w:rPr>
        <w:t>B</w:t>
      </w:r>
      <w:r w:rsidRPr="001E31B2">
        <w:rPr>
          <w:rFonts w:ascii="Times New Roman" w:hAnsi="Times New Roman" w:cs="Times New Roman"/>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0F3435" w:rsidRPr="001E31B2" w:rsidRDefault="000F3435" w:rsidP="000F3435">
      <w:pPr>
        <w:spacing w:line="240" w:lineRule="auto"/>
        <w:rPr>
          <w:rFonts w:ascii="Times New Roman" w:hAnsi="Times New Roman" w:cs="Times New Roman"/>
          <w:sz w:val="24"/>
          <w:szCs w:val="24"/>
        </w:rPr>
      </w:pPr>
    </w:p>
    <w:p w:rsidR="000F3435" w:rsidRPr="001E31B2" w:rsidRDefault="000F3435" w:rsidP="000F3435">
      <w:pPr>
        <w:spacing w:line="240" w:lineRule="auto"/>
        <w:rPr>
          <w:rFonts w:ascii="Times New Roman" w:hAnsi="Times New Roman" w:cs="Times New Roman"/>
          <w:sz w:val="24"/>
          <w:szCs w:val="24"/>
        </w:rPr>
      </w:pPr>
    </w:p>
    <w:p w:rsidR="000F3435" w:rsidRPr="001E31B2" w:rsidRDefault="000F3435" w:rsidP="000F3435">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0F3435" w:rsidRPr="001E31B2" w:rsidRDefault="000F3435" w:rsidP="000F3435">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0F3435" w:rsidRDefault="000F3435" w:rsidP="000F3435">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0F3435" w:rsidRDefault="000F3435" w:rsidP="000F3435">
      <w:pPr>
        <w:spacing w:after="0" w:line="240" w:lineRule="auto"/>
        <w:rPr>
          <w:rFonts w:ascii="Times New Roman" w:hAnsi="Times New Roman" w:cs="Times New Roman"/>
          <w:i/>
          <w:sz w:val="24"/>
          <w:szCs w:val="24"/>
        </w:rPr>
      </w:pPr>
    </w:p>
    <w:p w:rsidR="000F3435" w:rsidRPr="001E31B2" w:rsidRDefault="000F3435" w:rsidP="000F3435">
      <w:pPr>
        <w:spacing w:after="0" w:line="240" w:lineRule="auto"/>
        <w:rPr>
          <w:rFonts w:ascii="Times New Roman" w:hAnsi="Times New Roman" w:cs="Times New Roman"/>
          <w:i/>
          <w:sz w:val="24"/>
          <w:szCs w:val="24"/>
        </w:rPr>
      </w:pPr>
    </w:p>
    <w:p w:rsidR="000F3435" w:rsidRPr="001E31B2" w:rsidRDefault="000F3435" w:rsidP="000F3435">
      <w:pPr>
        <w:spacing w:after="0" w:line="240" w:lineRule="auto"/>
        <w:rPr>
          <w:rFonts w:ascii="Times New Roman" w:hAnsi="Times New Roman" w:cs="Times New Roman"/>
          <w:i/>
          <w:sz w:val="24"/>
          <w:szCs w:val="24"/>
        </w:rPr>
      </w:pPr>
    </w:p>
    <w:p w:rsidR="000F3435" w:rsidRPr="001E31B2" w:rsidRDefault="000F3435" w:rsidP="000F3435">
      <w:pPr>
        <w:spacing w:after="0" w:line="240" w:lineRule="auto"/>
        <w:rPr>
          <w:rFonts w:ascii="Times New Roman" w:hAnsi="Times New Roman" w:cs="Times New Roman"/>
          <w:b/>
          <w:sz w:val="24"/>
          <w:szCs w:val="24"/>
        </w:rPr>
      </w:pPr>
    </w:p>
    <w:p w:rsidR="000F3435" w:rsidRPr="001E31B2" w:rsidRDefault="000F3435" w:rsidP="000F3435">
      <w:pPr>
        <w:spacing w:after="0" w:line="240" w:lineRule="auto"/>
        <w:rPr>
          <w:rFonts w:ascii="Times New Roman" w:hAnsi="Times New Roman" w:cs="Times New Roman"/>
          <w:sz w:val="24"/>
          <w:szCs w:val="24"/>
        </w:rPr>
      </w:pPr>
      <w:bookmarkStart w:id="4"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0F3435" w:rsidRPr="006B0162" w:rsidRDefault="000F3435" w:rsidP="000F3435">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0F3435" w:rsidRPr="006B0162" w:rsidRDefault="000F3435" w:rsidP="000F3435">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4"/>
    <w:p w:rsidR="000F3435" w:rsidRPr="001E31B2" w:rsidRDefault="000F3435" w:rsidP="000F3435">
      <w:pPr>
        <w:spacing w:after="0" w:line="240" w:lineRule="auto"/>
        <w:rPr>
          <w:rFonts w:ascii="Times New Roman" w:hAnsi="Times New Roman" w:cs="Times New Roman"/>
          <w:sz w:val="24"/>
          <w:szCs w:val="24"/>
        </w:rPr>
      </w:pPr>
    </w:p>
    <w:p w:rsidR="000F3435" w:rsidRPr="001E31B2" w:rsidRDefault="000F3435" w:rsidP="000F3435">
      <w:pPr>
        <w:spacing w:after="0" w:line="240" w:lineRule="auto"/>
        <w:rPr>
          <w:rFonts w:ascii="Times New Roman" w:hAnsi="Times New Roman" w:cs="Times New Roman"/>
          <w:sz w:val="24"/>
          <w:szCs w:val="24"/>
        </w:rPr>
      </w:pPr>
    </w:p>
    <w:p w:rsidR="000F3435" w:rsidRPr="001E31B2" w:rsidRDefault="000F3435" w:rsidP="000F3435">
      <w:pPr>
        <w:spacing w:after="0" w:line="240" w:lineRule="auto"/>
        <w:rPr>
          <w:rFonts w:ascii="Times New Roman" w:hAnsi="Times New Roman" w:cs="Times New Roman"/>
          <w:sz w:val="24"/>
          <w:szCs w:val="24"/>
        </w:rPr>
      </w:pPr>
    </w:p>
    <w:p w:rsidR="000F3435" w:rsidRPr="001E31B2" w:rsidRDefault="000F3435" w:rsidP="000F3435">
      <w:pPr>
        <w:spacing w:after="0" w:line="240" w:lineRule="auto"/>
        <w:rPr>
          <w:rFonts w:ascii="Times New Roman" w:hAnsi="Times New Roman" w:cs="Times New Roman"/>
          <w:sz w:val="24"/>
          <w:szCs w:val="24"/>
        </w:rPr>
      </w:pPr>
    </w:p>
    <w:p w:rsidR="000F3435" w:rsidRPr="001E31B2" w:rsidRDefault="000F3435" w:rsidP="000F3435">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0F3435" w:rsidRPr="001E31B2" w:rsidRDefault="000F3435" w:rsidP="000F3435">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0F3435" w:rsidRPr="001E31B2" w:rsidRDefault="000F3435" w:rsidP="000F3435">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0F3435" w:rsidRPr="001E31B2" w:rsidRDefault="000F3435" w:rsidP="000F3435">
      <w:pPr>
        <w:spacing w:after="0" w:line="240" w:lineRule="auto"/>
        <w:rPr>
          <w:rFonts w:ascii="Times New Roman" w:hAnsi="Times New Roman" w:cs="Times New Roman"/>
          <w:i/>
          <w:sz w:val="24"/>
          <w:szCs w:val="24"/>
        </w:rPr>
      </w:pPr>
    </w:p>
    <w:p w:rsidR="000F3435" w:rsidRPr="001E31B2" w:rsidRDefault="000F3435" w:rsidP="000F3435">
      <w:pPr>
        <w:spacing w:after="0" w:line="240" w:lineRule="auto"/>
        <w:rPr>
          <w:rFonts w:ascii="Times New Roman" w:hAnsi="Times New Roman" w:cs="Times New Roman"/>
          <w:i/>
          <w:sz w:val="24"/>
          <w:szCs w:val="24"/>
        </w:rPr>
      </w:pPr>
    </w:p>
    <w:p w:rsidR="000F3435" w:rsidRPr="001E31B2" w:rsidRDefault="000F3435" w:rsidP="000F3435">
      <w:pPr>
        <w:spacing w:after="0" w:line="240" w:lineRule="auto"/>
        <w:rPr>
          <w:rFonts w:ascii="Times New Roman" w:hAnsi="Times New Roman" w:cs="Times New Roman"/>
          <w:i/>
          <w:sz w:val="24"/>
          <w:szCs w:val="24"/>
        </w:rPr>
      </w:pPr>
    </w:p>
    <w:p w:rsidR="000F3435" w:rsidRPr="001E31B2" w:rsidRDefault="000F3435" w:rsidP="000F3435">
      <w:pPr>
        <w:spacing w:after="0" w:line="240" w:lineRule="auto"/>
        <w:rPr>
          <w:rFonts w:ascii="Times New Roman" w:hAnsi="Times New Roman" w:cs="Times New Roman"/>
          <w:i/>
          <w:sz w:val="24"/>
          <w:szCs w:val="24"/>
        </w:rPr>
      </w:pPr>
    </w:p>
    <w:p w:rsidR="000F3435" w:rsidRPr="001E31B2" w:rsidRDefault="000F3435" w:rsidP="000F3435">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0F3435" w:rsidRPr="001E31B2" w:rsidRDefault="000F3435" w:rsidP="000F3435">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0F3435" w:rsidRPr="001E31B2" w:rsidRDefault="000F3435" w:rsidP="000F3435">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B6363D" w:rsidRDefault="00B6363D" w:rsidP="00B6363D">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B6363D" w:rsidRPr="001E31B2" w:rsidRDefault="00B6363D" w:rsidP="00B6363D">
      <w:pPr>
        <w:spacing w:line="360" w:lineRule="auto"/>
        <w:rPr>
          <w:rFonts w:ascii="Times New Roman" w:hAnsi="Times New Roman" w:cs="Times New Roman"/>
          <w:sz w:val="24"/>
          <w:szCs w:val="24"/>
        </w:rPr>
      </w:pPr>
      <w:r w:rsidRPr="001E31B2">
        <w:rPr>
          <w:rFonts w:ascii="Times New Roman" w:hAnsi="Times New Roman" w:cs="Times New Roman"/>
          <w:sz w:val="24"/>
          <w:szCs w:val="24"/>
        </w:rPr>
        <w:t>We dedicate this research work to almighty God and our lovely parents.</w:t>
      </w: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Pr="001E31B2" w:rsidRDefault="00B6363D" w:rsidP="00B6363D">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B6363D" w:rsidRPr="002E55D9" w:rsidRDefault="00B6363D" w:rsidP="00B6363D">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W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B6363D" w:rsidRPr="002E55D9" w:rsidRDefault="00B6363D" w:rsidP="00B6363D">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e appreciate our precious parents for their moral and financial support, May Almighty God continue to shower his mercy and blessing on them (AMIN).</w:t>
      </w:r>
    </w:p>
    <w:p w:rsidR="00B6363D" w:rsidRPr="002E55D9" w:rsidRDefault="00B6363D" w:rsidP="00B6363D">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Our profound gratitude goes to our amiable supervisor Dr.</w:t>
      </w:r>
      <w:r w:rsidR="002B1212">
        <w:rPr>
          <w:rFonts w:ascii="Times New Roman" w:hAnsi="Times New Roman" w:cs="Times New Roman"/>
          <w:sz w:val="24"/>
          <w:szCs w:val="24"/>
        </w:rPr>
        <w:t xml:space="preserve"> </w:t>
      </w:r>
      <w:r>
        <w:rPr>
          <w:rFonts w:ascii="Times New Roman" w:hAnsi="Times New Roman" w:cs="Times New Roman"/>
          <w:sz w:val="24"/>
          <w:szCs w:val="24"/>
        </w:rPr>
        <w:t>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B6363D" w:rsidRPr="002E55D9" w:rsidRDefault="00B6363D" w:rsidP="00B6363D">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We must not forget to give our vast and weighty gratitude to our father in the department, our Head of department Dr. </w:t>
      </w:r>
      <w:r w:rsidR="002B1212">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B6363D" w:rsidRPr="002E55D9" w:rsidRDefault="00B6363D" w:rsidP="00B6363D">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Our thanks go to our friends and relatives for their support throughout the period of our program and also to all our friends who stood by us during my program, we appreciate you all. May God bless you all.</w:t>
      </w: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p w:rsidR="00B6363D" w:rsidRDefault="00B6363D" w:rsidP="00B6363D">
      <w:pPr>
        <w:jc w:val="center"/>
        <w:rPr>
          <w:rFonts w:ascii="Times New Roman" w:hAnsi="Times New Roman" w:cs="Times New Roman"/>
          <w:sz w:val="24"/>
          <w:szCs w:val="24"/>
        </w:rPr>
      </w:pPr>
    </w:p>
    <w:bookmarkEnd w:id="0"/>
    <w:p w:rsidR="00B6363D" w:rsidRPr="00090017" w:rsidRDefault="00B6363D" w:rsidP="00B6363D">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B6363D" w:rsidRPr="00090017" w:rsidRDefault="00B6363D" w:rsidP="00B6363D">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B6363D" w:rsidRPr="00090017" w:rsidRDefault="00B6363D" w:rsidP="00B6363D">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B6363D" w:rsidRPr="00090017" w:rsidRDefault="00B6363D" w:rsidP="00B6363D">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B6363D" w:rsidRPr="00090017" w:rsidRDefault="00B6363D" w:rsidP="00B6363D">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B6363D" w:rsidRPr="00090017" w:rsidRDefault="00B6363D" w:rsidP="00B6363D">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B6363D" w:rsidRPr="00090017" w:rsidRDefault="00B6363D" w:rsidP="00B6363D">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B6363D" w:rsidRPr="00E23FE7" w:rsidRDefault="00B6363D" w:rsidP="00B6363D">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B6363D" w:rsidRPr="00BA5366" w:rsidRDefault="00B6363D" w:rsidP="00B6363D">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1 INTRODUCTION</w:t>
      </w:r>
    </w:p>
    <w:p w:rsidR="00B6363D" w:rsidRPr="00BA5366" w:rsidRDefault="00B6363D" w:rsidP="00B6363D">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2 STATEMENT OF PROBLREM</w:t>
      </w:r>
    </w:p>
    <w:p w:rsidR="00B6363D" w:rsidRPr="00BA5366" w:rsidRDefault="00B6363D" w:rsidP="00B6363D">
      <w:pPr>
        <w:numPr>
          <w:ilvl w:val="1"/>
          <w:numId w:val="2"/>
        </w:num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AIMS AND OBJECTIVES</w:t>
      </w:r>
    </w:p>
    <w:p w:rsidR="00B6363D" w:rsidRPr="00BA5366" w:rsidRDefault="00B6363D" w:rsidP="00B6363D">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4 SIGNIFICANT OF STUDY</w:t>
      </w:r>
    </w:p>
    <w:p w:rsidR="00B6363D" w:rsidRPr="00BA5366" w:rsidRDefault="00B6363D" w:rsidP="00B6363D">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WO: LITERATURE REVIEW</w:t>
      </w:r>
    </w:p>
    <w:p w:rsidR="00B6363D" w:rsidRPr="00BA5366" w:rsidRDefault="00B6363D" w:rsidP="00B6363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w:t>
      </w:r>
      <w:r w:rsidRPr="00BA5366">
        <w:rPr>
          <w:rFonts w:ascii="Times New Roman" w:hAnsi="Times New Roman" w:cs="Times New Roman"/>
          <w:sz w:val="24"/>
          <w:szCs w:val="24"/>
          <w:lang w:val="en-US"/>
        </w:rPr>
        <w:t xml:space="preserve"> INTRODUCTION</w:t>
      </w:r>
    </w:p>
    <w:p w:rsidR="00B6363D" w:rsidRPr="00BA5366" w:rsidRDefault="00B6363D" w:rsidP="00B6363D">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1 REVIEW OF PREVIOUS STUDY</w:t>
      </w:r>
    </w:p>
    <w:p w:rsidR="00B6363D" w:rsidRPr="00BA5366" w:rsidRDefault="00B6363D" w:rsidP="00B6363D">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2 TYPES OF PV SYSTEM</w:t>
      </w:r>
    </w:p>
    <w:p w:rsidR="00B6363D" w:rsidRPr="00BA5366" w:rsidRDefault="00B6363D" w:rsidP="00B6363D">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HREE: RESEARCH METHODOLOGY</w:t>
      </w:r>
    </w:p>
    <w:p w:rsidR="00B6363D" w:rsidRPr="00BA5366" w:rsidRDefault="00B6363D" w:rsidP="00B6363D">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1 DESCRIPTION OF THE STUDY AREA</w:t>
      </w:r>
    </w:p>
    <w:p w:rsidR="00B6363D" w:rsidRPr="00BA5366" w:rsidRDefault="00B6363D" w:rsidP="00B6363D">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2 INSTRUMENTATION(DATA COLLECTION)</w:t>
      </w:r>
    </w:p>
    <w:p w:rsidR="00B6363D" w:rsidRPr="00BA5366" w:rsidRDefault="00B6363D" w:rsidP="00B6363D">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3 PVSYST SOFTWARE</w:t>
      </w:r>
    </w:p>
    <w:p w:rsidR="00B6363D" w:rsidRPr="00BA5366" w:rsidRDefault="00B6363D" w:rsidP="00B6363D">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 xml:space="preserve">CHAPTER FOUR: RESULTS AND DISCUSSION </w:t>
      </w:r>
    </w:p>
    <w:p w:rsidR="00B6363D" w:rsidRPr="00BA5366" w:rsidRDefault="00B6363D" w:rsidP="00B6363D">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1 SUMMARY OF LOADS</w:t>
      </w:r>
    </w:p>
    <w:p w:rsidR="00B6363D" w:rsidRPr="00BA5366" w:rsidRDefault="00B6363D" w:rsidP="00B6363D">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2 SYSTEM ENERGY YIELD</w:t>
      </w:r>
    </w:p>
    <w:p w:rsidR="00B6363D" w:rsidRPr="00BA5366" w:rsidRDefault="00B6363D" w:rsidP="00B6363D">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FIVE</w:t>
      </w:r>
    </w:p>
    <w:p w:rsidR="00B6363D" w:rsidRPr="00BA5366" w:rsidRDefault="00B6363D" w:rsidP="00B6363D">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1 CONCLUSION</w:t>
      </w:r>
    </w:p>
    <w:p w:rsidR="00B6363D" w:rsidRPr="00BA5366" w:rsidRDefault="00B6363D" w:rsidP="00B6363D">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2 RECOMMENDATIONS</w:t>
      </w:r>
    </w:p>
    <w:p w:rsidR="00B6363D" w:rsidRPr="000869BD" w:rsidRDefault="00B6363D" w:rsidP="00B6363D">
      <w:pPr>
        <w:spacing w:line="360" w:lineRule="auto"/>
        <w:jc w:val="both"/>
        <w:rPr>
          <w:rFonts w:ascii="Times New Roman" w:hAnsi="Times New Roman" w:cs="Times New Roman"/>
          <w:b/>
          <w:bCs/>
          <w:sz w:val="24"/>
          <w:szCs w:val="24"/>
          <w:lang w:val="en-US"/>
        </w:rPr>
      </w:pPr>
      <w:r w:rsidRPr="000869BD">
        <w:rPr>
          <w:rFonts w:ascii="Times New Roman" w:hAnsi="Times New Roman" w:cs="Times New Roman"/>
          <w:sz w:val="24"/>
          <w:szCs w:val="24"/>
          <w:lang w:val="en-US"/>
        </w:rPr>
        <w:t>REFRENCES</w:t>
      </w:r>
    </w:p>
    <w:p w:rsidR="00B6363D" w:rsidRPr="00090017" w:rsidRDefault="00B6363D" w:rsidP="00B6363D">
      <w:pPr>
        <w:spacing w:line="360" w:lineRule="auto"/>
        <w:jc w:val="both"/>
        <w:rPr>
          <w:rFonts w:ascii="Times New Roman" w:hAnsi="Times New Roman" w:cs="Times New Roman"/>
          <w:b/>
          <w:bCs/>
          <w:sz w:val="24"/>
          <w:szCs w:val="24"/>
          <w:lang w:val="en-US"/>
        </w:rPr>
      </w:pPr>
    </w:p>
    <w:p w:rsidR="00B6363D" w:rsidRPr="00090017" w:rsidRDefault="00B6363D" w:rsidP="00B6363D">
      <w:pPr>
        <w:spacing w:line="360" w:lineRule="auto"/>
        <w:jc w:val="both"/>
        <w:rPr>
          <w:rFonts w:ascii="Times New Roman" w:hAnsi="Times New Roman" w:cs="Times New Roman"/>
          <w:b/>
          <w:bCs/>
          <w:sz w:val="24"/>
          <w:szCs w:val="24"/>
          <w:lang w:val="en-US"/>
        </w:rPr>
      </w:pPr>
    </w:p>
    <w:p w:rsidR="00B6363D" w:rsidRPr="00090017" w:rsidRDefault="00B6363D" w:rsidP="00B6363D">
      <w:pPr>
        <w:spacing w:line="360" w:lineRule="auto"/>
        <w:jc w:val="both"/>
        <w:rPr>
          <w:rFonts w:ascii="Times New Roman" w:hAnsi="Times New Roman" w:cs="Times New Roman"/>
          <w:b/>
          <w:bCs/>
          <w:sz w:val="24"/>
          <w:szCs w:val="24"/>
          <w:lang w:val="en-US"/>
        </w:rPr>
      </w:pPr>
    </w:p>
    <w:p w:rsidR="00B6363D" w:rsidRDefault="00B6363D" w:rsidP="00B6363D">
      <w:pPr>
        <w:spacing w:line="360" w:lineRule="auto"/>
        <w:jc w:val="both"/>
        <w:rPr>
          <w:rFonts w:ascii="Times New Roman" w:hAnsi="Times New Roman" w:cs="Times New Roman"/>
          <w:b/>
          <w:bCs/>
          <w:sz w:val="24"/>
          <w:szCs w:val="24"/>
          <w:lang w:val="en-US"/>
        </w:rPr>
      </w:pPr>
    </w:p>
    <w:p w:rsidR="00B6363D" w:rsidRDefault="00B6363D" w:rsidP="00B6363D">
      <w:pPr>
        <w:spacing w:line="360" w:lineRule="auto"/>
        <w:jc w:val="both"/>
        <w:rPr>
          <w:rFonts w:ascii="Times New Roman" w:hAnsi="Times New Roman" w:cs="Times New Roman"/>
          <w:b/>
          <w:bCs/>
          <w:sz w:val="24"/>
          <w:szCs w:val="24"/>
          <w:lang w:val="en-US"/>
        </w:rPr>
      </w:pPr>
    </w:p>
    <w:p w:rsidR="00B6363D" w:rsidRDefault="00B6363D" w:rsidP="00B6363D">
      <w:pPr>
        <w:spacing w:line="360" w:lineRule="auto"/>
        <w:jc w:val="both"/>
        <w:rPr>
          <w:rFonts w:ascii="Times New Roman" w:hAnsi="Times New Roman" w:cs="Times New Roman"/>
          <w:b/>
          <w:bCs/>
          <w:sz w:val="24"/>
          <w:szCs w:val="24"/>
          <w:lang w:val="en-US"/>
        </w:rPr>
      </w:pPr>
    </w:p>
    <w:p w:rsidR="00B6363D" w:rsidRDefault="00B6363D" w:rsidP="00B6363D">
      <w:pPr>
        <w:spacing w:line="360" w:lineRule="auto"/>
        <w:jc w:val="both"/>
        <w:rPr>
          <w:rFonts w:ascii="Times New Roman" w:hAnsi="Times New Roman" w:cs="Times New Roman"/>
          <w:b/>
          <w:bCs/>
          <w:sz w:val="24"/>
          <w:szCs w:val="24"/>
          <w:lang w:val="en-US"/>
        </w:rPr>
      </w:pPr>
    </w:p>
    <w:p w:rsidR="00B6363D" w:rsidRDefault="00B6363D" w:rsidP="00B6363D">
      <w:pPr>
        <w:spacing w:line="360" w:lineRule="auto"/>
        <w:jc w:val="both"/>
        <w:rPr>
          <w:rFonts w:ascii="Times New Roman" w:hAnsi="Times New Roman" w:cs="Times New Roman"/>
          <w:b/>
          <w:bCs/>
          <w:sz w:val="24"/>
          <w:szCs w:val="24"/>
          <w:lang w:val="en-US"/>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Default="00B6363D" w:rsidP="00B6363D">
      <w:pPr>
        <w:jc w:val="center"/>
        <w:rPr>
          <w:rFonts w:ascii="Times New Roman" w:hAnsi="Times New Roman" w:cs="Times New Roman"/>
          <w:b/>
          <w:sz w:val="24"/>
          <w:szCs w:val="24"/>
        </w:rPr>
      </w:pPr>
    </w:p>
    <w:p w:rsidR="00B6363D" w:rsidRPr="001E31B2" w:rsidRDefault="00B6363D" w:rsidP="00B6363D">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B6363D" w:rsidRPr="008C3835" w:rsidRDefault="00B6363D" w:rsidP="00B6363D">
      <w:pPr>
        <w:spacing w:line="240" w:lineRule="auto"/>
        <w:jc w:val="both"/>
        <w:rPr>
          <w:rFonts w:ascii="Times New Roman" w:hAnsi="Times New Roman" w:cs="Times New Roman"/>
          <w:bCs/>
          <w:i/>
          <w:sz w:val="24"/>
          <w:szCs w:val="24"/>
          <w:lang w:val="en-US"/>
        </w:rPr>
      </w:pPr>
      <w:r w:rsidRPr="008C3835">
        <w:rPr>
          <w:rFonts w:ascii="Times New Roman" w:hAnsi="Times New Roman" w:cs="Times New Roman"/>
          <w:bCs/>
          <w:i/>
          <w:sz w:val="24"/>
          <w:szCs w:val="24"/>
          <w:lang w:val="en-US"/>
        </w:rPr>
        <w:t>This study focuses on the design and simulation of a standalone photovoltaic (PV) system for a 3-bedroom flat located in Apata-Yakuba using PVSyst software. The objective is to provide a sustainable and reliable energy solution to meet the residential energy demands of the flat. The objective is to provide a sustainable and reliable energy solution to meet the residential energy demands of the flat. The methodology involve a detailed analysis of the energy consumption pattern, solar resource assessment of the location, and system component selection, including PV modules, inverters and battery storage.Solar energy has incredible potential to power our daily lives. Researchers suggest that the amount of sunlight that strikes the Earth's surface in an hour and a half is enough to handle the entire world's energy consumption for a full year. Solar power system is one of the best renewable energy technology which is not only cost effective but environment friendly as well. For my research, I have suggested methodologies that may be applicable to other off grid applications. I will be explaining design methodology using an example of an off-grid bus shelter. Off-grid or standalone systems can be defined as independent systems that are not connected to any electrical grid. These come in different sizes and are mostly used in location where there is little access to grid infrastructure. The off-grid bus shelter project will completely depend on the solar energy i.e. solar photovoltaic  will harvest electricity to supply the devices such as lighting LED, Wi-Fi router and advertising billboard. A battery backup would be used as a continuous power supply in case of the worst weather.The results indicate that a well-designed standalone PV system can efficiently cater to the energy needs of the 3-bedroom flat, offering a viable alternative to conventional energy sources.</w:t>
      </w:r>
    </w:p>
    <w:p w:rsidR="00B6363D" w:rsidRPr="00090017" w:rsidRDefault="00B6363D" w:rsidP="00B6363D">
      <w:pPr>
        <w:spacing w:line="360" w:lineRule="auto"/>
        <w:jc w:val="both"/>
        <w:rPr>
          <w:rFonts w:ascii="Times New Roman" w:hAnsi="Times New Roman" w:cs="Times New Roman"/>
          <w:b/>
          <w:bCs/>
          <w:sz w:val="24"/>
          <w:szCs w:val="24"/>
          <w:lang w:val="en-US"/>
        </w:rPr>
      </w:pPr>
    </w:p>
    <w:p w:rsidR="00B6363D" w:rsidRPr="00090017" w:rsidRDefault="00B6363D" w:rsidP="00B6363D">
      <w:pPr>
        <w:spacing w:line="360" w:lineRule="auto"/>
        <w:jc w:val="both"/>
        <w:rPr>
          <w:rFonts w:ascii="Times New Roman" w:hAnsi="Times New Roman" w:cs="Times New Roman"/>
          <w:bCs/>
          <w:sz w:val="24"/>
          <w:szCs w:val="24"/>
          <w:lang w:val="en-US"/>
        </w:rPr>
        <w:sectPr w:rsidR="00B6363D" w:rsidRPr="00090017" w:rsidSect="00B6363D">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B6363D" w:rsidRPr="00090017" w:rsidRDefault="00B6363D" w:rsidP="00B6363D">
      <w:pPr>
        <w:spacing w:line="360" w:lineRule="auto"/>
        <w:jc w:val="both"/>
        <w:rPr>
          <w:rFonts w:ascii="Times New Roman" w:hAnsi="Times New Roman" w:cs="Times New Roman"/>
          <w:bCs/>
          <w:sz w:val="24"/>
          <w:szCs w:val="24"/>
          <w:lang w:val="en-US"/>
        </w:rPr>
        <w:sectPr w:rsidR="00B6363D" w:rsidRPr="00090017" w:rsidSect="00B6363D">
          <w:type w:val="continuous"/>
          <w:pgSz w:w="12240" w:h="15840"/>
          <w:pgMar w:top="1440" w:right="1440" w:bottom="1440" w:left="1440" w:header="720" w:footer="720" w:gutter="0"/>
          <w:pgNumType w:fmt="lowerRoman"/>
          <w:cols w:space="720"/>
          <w:titlePg/>
          <w:docGrid w:linePitch="360"/>
        </w:sectPr>
      </w:pPr>
    </w:p>
    <w:p w:rsidR="00B6363D" w:rsidRPr="00090017" w:rsidRDefault="00B6363D" w:rsidP="00B6363D">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bookmarkEnd w:id="1"/>
    <w:p w:rsidR="00B6363D" w:rsidRPr="00BA5366" w:rsidRDefault="00B6363D" w:rsidP="00B6363D">
      <w:pPr>
        <w:spacing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1.1 </w:t>
      </w:r>
      <w:r w:rsidRPr="00BA5366">
        <w:rPr>
          <w:rFonts w:ascii="Times New Roman" w:hAnsi="Times New Roman" w:cs="Times New Roman"/>
          <w:b/>
          <w:sz w:val="24"/>
          <w:szCs w:val="24"/>
          <w:lang w:val="en-US"/>
        </w:rPr>
        <w:t>INTRODUCTION</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s. </w:t>
      </w:r>
      <w:r w:rsidR="009305D7"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Electricity is an essential part of our way of life. Most of the electricity is currently provided from the conventional thermal or hydro power stations. With the growing concern about the greenhouse gas emission and other environmental issues the renewable energy technologies such as photovoltaic cells are increasingly being recommended for electricity production. In this paper, the simulation of a grid-connected solar photovoltaic system is presented with the use of the computer software package Pvsyst and their performance was evaluated. The performance ratio and the various types of power losses (temperature, internal network, power electronics) are calculated. From the results, the viability of installing 1 MW solar photo voltaic (PV) power plant is discussed at geographical location shapur, Gujarat","author":[{"dropping-particle":"V","family":"Ramoliya","given":"Jaydeep","non-dropping-particle":"","parse-names":false,"suffix":""}],"container-title":"JETIR1502036 Journal of Emerging Technologies and Innovative Research","id":"ITEM-1","issue":"2","issued":{"date-parts":[["2015"]]},"page":"372-378","title":"Performance Evaluation of Grid-connected Solar Photovoltaic plant using PVSYST Software","type":"article-journal","volume":"2"},"uris":["http://www.mendeley.com/documents/?uuid=5fbe23eb-0dc2-42c6-93c2-7200d4ffcbd1"]}],"mendeley":{"formattedCitation":"(Ramoliya, 2015)","plainTextFormattedCitation":"(Ramoliya, 2015)","previouslyFormattedCitation":"(Ramoliya, 2015)"},"properties":{"noteIndex":0},"schema":"https://github.com/citation-style-language/schema/raw/master/csl-citation.json"}</w:instrText>
      </w:r>
      <w:r w:rsidR="009305D7"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Ramoliya, 2015)</w:t>
      </w:r>
      <w:r w:rsidR="009305D7"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PV cells convert sunlight-based energy straightforwardly into power. They include a few sunlight’s based boards that permit global horizontal irradiance (GHI) to be changed over straightforwardly into power.</w:t>
      </w:r>
      <w:r w:rsidR="009305D7"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12691/ajer-9-1-4","author":[{"dropping-particle":"","family":"Alabdali","given":"Qasim A","non-dropping-particle":"","parse-names":false,"suffix":""},{"dropping-particle":"","family":"Nahhas","given":"Ahmed M","non-dropping-particle":"","parse-names":false,"suffix":""}],"container-title":"American Journal of Energy Research, 2021","id":"ITEM-1","issue":"1","issued":{"date-parts":[["2021"]]},"page":"30-44","title":"Simulation Study of Grid Connected Photovoltaic System Using PVsyst Software : Analytical Study for Yanbu and Rabigh Regions in Saudi Arabia","type":"article-journal","volume":"9"},"uris":["http://www.mendeley.com/documents/?uuid=2640de65-c539-41e7-9eb4-44b6dbac9ecb"]}],"mendeley":{"formattedCitation":"(Alabdali &amp; Nahhas, 2021)","plainTextFormattedCitation":"(Alabdali &amp; Nahhas, 2021)"},"properties":{"noteIndex":0},"schema":"https://github.com/citation-style-language/schema/raw/master/csl-citation.json"}</w:instrText>
      </w:r>
      <w:r w:rsidR="009305D7"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abdali &amp; Nahhas, 2021)</w:t>
      </w:r>
      <w:r w:rsidR="009305D7"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w:t>
      </w:r>
      <w:r w:rsidR="009305D7"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id":"ITEM-1","issued":{"date-parts":[["2021"]]},"page":"634-649","title":"Design and Simulation of a Standalone PV System for a Mosque in NEOM City","type":"article-journal"},"uris":["http://www.mendeley.com/documents/?uuid=0a5a0eea-1a7d-44c6-9707-576820e020d2"]}],"mendeley":{"formattedCitation":"(Alzahrani et al., 2021)","plainTextFormattedCitation":"(Alzahrani et al., 2021)","previouslyFormattedCitation":"(Alzahrani et al., 2021)"},"properties":{"noteIndex":0},"schema":"https://github.com/citation-style-language/schema/raw/master/csl-citation.json"}</w:instrText>
      </w:r>
      <w:r w:rsidR="009305D7"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zahrani et al., 2021)</w:t>
      </w:r>
      <w:r w:rsidR="009305D7"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Energy consumption is on a permanent rise and it is becoming increasingly concentrated in cities. Cities host about the 80% of the European population and consequently represent the 75% of the total energy demand and CO</w:t>
      </w:r>
      <w:r w:rsidRPr="00BA5366">
        <w:rPr>
          <w:rFonts w:ascii="Times New Roman" w:hAnsi="Times New Roman" w:cs="Times New Roman"/>
          <w:bCs/>
          <w:sz w:val="24"/>
          <w:szCs w:val="24"/>
          <w:vertAlign w:val="subscript"/>
          <w:lang w:val="en-US"/>
        </w:rPr>
        <w:t>2</w:t>
      </w:r>
      <w:r w:rsidRPr="00BA5366">
        <w:rPr>
          <w:rFonts w:ascii="Times New Roman" w:hAnsi="Times New Roman" w:cs="Times New Roman"/>
          <w:bCs/>
          <w:sz w:val="24"/>
          <w:szCs w:val="24"/>
          <w:lang w:val="en-US"/>
        </w:rPr>
        <w:t xml:space="preserve"> emissions.</w:t>
      </w:r>
      <w:r w:rsidR="009305D7"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Energy consumption is on a permanent rise and it is becoming increasingly concentrated in cities. Hence, cities have to work on saving energy and being more efficient by finding sources with great potential to produce their own energy and implanting the correct policies. Photovoltaics is the renewable energy technology with the higher potential in the urban context and Sweden is highly committed on its investment since it is the less developed renewable source in the country. The aim of the thesis is to compare two methodologies and determine which one is better or gives more relevant information for this kind of studies in order to evaluate how good a solar map is. For doing this, the first step is to create a solar map to have a general idea about the solar potential and to know which roofs are more suitable to install PV systems. This is made with LiDAR data using ArcGIS and SEES software. After that, another study on the quantity of solar power that could be obtained from those roofs will be performed using PVsyst, where it is possible to develop an entire PV system installation and obtain more exhaust results on energy production and shadowing. Four buildings are going to be evaluated, two public ones located in Gävle city centre (Library and Concert House) and two residential ones located in Sätra. Factors such as the optimal tilt, the best azimuth angle and the distance between panel rows are dimensioned in order to reduce shading loss and improve the performance ratio of the system in PVsyst. The final system is defined with 10° tilt, south orientation (0° azimuth), 1.5meters distance between rows and modules in strings of 9 panels connected in series for the four buildings. The simulated production from the best alternative is compared with the solar map results. Since the solar map contains information about total yearly irradiation, the energy production is obtained by means of visual exploration of the results combined with simple calculations that include GCR and system efficiency. The results show that a solar map is a reliable tool to obtain a general estimation of the solar potential in buildings but it is necessary to first identify its limitations and be able to filter the results. On the other hand, PVsyst software allows making several simulations and eases to obtain a PV system in a building or structure with detailed results of the system components. It can be concluded that since the PVsyst only allows to work with specific buildi…","author":[{"dropping-particle":"","family":"Amigó","given":"Laura Pérez","non-dropping-particle":"","parse-names":false,"suffix":""}],"id":"ITEM-1","issue":"June","issued":{"date-parts":[["2016"]]},"title":"Solar Potential Assessment: Comparison Using LiDAR Data and PVsyst","type":"article-journal"},"uris":["http://www.mendeley.com/documents/?uuid=dbc0e951-9a22-48ed-9d61-2e292db7171a"]}],"mendeley":{"formattedCitation":"(Amigó, 2016)","plainTextFormattedCitation":"(Amigó, 2016)","previouslyFormattedCitation":"(Amigó, 2016)"},"properties":{"noteIndex":0},"schema":"https://github.com/citation-style-language/schema/raw/master/csl-citation.json"}</w:instrText>
      </w:r>
      <w:r w:rsidR="009305D7"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migó, 2016)</w:t>
      </w:r>
      <w:r w:rsidR="009305D7"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9305D7"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http://www.mendeley.com/documents/?uuid=e69343f9-33fc-457f-8840-25a1bd040834"]}],"mendeley":{"formattedCitation":"(Changkakati et al., 2020)","plainTextFormattedCitation":"(Changkakati et al., 2020)","previouslyFormattedCitation":"(Changkakati et al., 2020)"},"properties":{"noteIndex":0},"schema":"https://github.com/citation-style-language/schema/raw/master/csl-citation.json"}</w:instrText>
      </w:r>
      <w:r w:rsidR="009305D7"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Changkakati et al., 2020)</w:t>
      </w:r>
      <w:r w:rsidR="009305D7"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w:t>
      </w:r>
      <w:r w:rsidR="009305D7"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id":"ITEM-1","issue":"2","issued":{"date-parts":[["2017"]]},"page":"92-96","title":"Design of Grid Connected PV System Using Pvsyst","type":"article","volume":"9"},"uris":["http://www.mendeley.com/documents/?uuid=ef88c67b-4e58-443a-8b45-847313e81f97"]}],"mendeley":{"formattedCitation":"(Srivastava &amp; Giri, 2017)","plainTextFormattedCitation":"(Srivastava &amp; Giri, 2017)","previouslyFormattedCitation":"(Srivastava &amp; Giri, 2017)"},"properties":{"noteIndex":0},"schema":"https://github.com/citation-style-language/schema/raw/master/csl-citation.json"}</w:instrText>
      </w:r>
      <w:r w:rsidR="009305D7"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Srivastava &amp; Giri, 2017)</w:t>
      </w:r>
      <w:r w:rsidR="009305D7"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xml:space="preserve">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is can be realized through effective and sustained research and technological advancement which will help in boosting the harvesting and harnessing of the solar energy wherever there is </w:t>
      </w:r>
      <w:r w:rsidRPr="00BA5366">
        <w:rPr>
          <w:rFonts w:ascii="Times New Roman" w:hAnsi="Times New Roman" w:cs="Times New Roman"/>
          <w:bCs/>
          <w:sz w:val="24"/>
          <w:szCs w:val="24"/>
          <w:lang w:val="en-US"/>
        </w:rPr>
        <w:lastRenderedPageBreak/>
        <w:t xml:space="preserve">sufficient sunlight. Study has recommended that the solar energy received at Earth's atmosphere is approximately 342 W m−2, which about 30% is scattered or reflected back to space, while about 70% (239 W m−2) of the energy remains to be harvested. </w:t>
      </w:r>
      <w:r w:rsidR="009305D7"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 but considering the tolerance or safety factor an inverter capacity of 2.5kW is adopted. … PV installation at Bayelsa State The same component sizing of Figure 6was adopted for PV installation in Sokoto State but the warning message from the PVSyst software was that “the PV …","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2a49eabf-6713-43cd-8b08-6bcc5dd41a38"]}],"mendeley":{"formattedCitation":"(Okon, 2020)","plainTextFormattedCitation":"(Okon, 2020)","previouslyFormattedCitation":"(Okon, 2020)"},"properties":{"noteIndex":0},"schema":"https://github.com/citation-style-language/schema/raw/master/csl-citation.json"}</w:instrText>
      </w:r>
      <w:r w:rsidR="009305D7"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Okon, 2020)</w:t>
      </w:r>
      <w:r w:rsidR="009305D7"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One of the most basic need of life is energy. It is critical for the development and improvement of a society. Electrical energy among the various types of energy, has a significant impact on how a society operates</w:t>
      </w:r>
      <w:r w:rsidR="009305D7"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 FEB 2022 | IRE Journals |","id":"ITEM-1","issue":"8","issued":{"date-parts":[["2022"]]},"page":"221-229","title":"Design And Simulation Of 500kw Grid Connected PV System for Faculty of Engineering , Rivers State University Using Pvsyst Software","type":"article-journal","volume":"55"},"uris":["http://www.mendeley.com/documents/?uuid=b34cc8bc-5b5f-4354-a287-14e665d39a69"]}],"mendeley":{"formattedCitation":"(Design, 2022)","plainTextFormattedCitation":"(Design, 2022)","previouslyFormattedCitation":"(Design, 2022)"},"properties":{"noteIndex":0},"schema":"https://github.com/citation-style-language/schema/raw/master/csl-citation.json"}</w:instrText>
      </w:r>
      <w:r w:rsidR="009305D7"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Design, 2022)</w:t>
      </w:r>
      <w:r w:rsidR="009305D7"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BA5366">
        <w:rPr>
          <w:rFonts w:ascii="Times New Roman" w:hAnsi="Times New Roman" w:cs="Times New Roman"/>
          <w:bCs/>
          <w:iCs/>
          <w:sz w:val="24"/>
          <w:szCs w:val="24"/>
          <w:lang w:val="en-US"/>
        </w:rPr>
        <w:t>world. Moreover, the Maintenance cost of solar PV is very low as compared with other conventional</w:t>
      </w:r>
      <w:r w:rsidRPr="00BA5366">
        <w:rPr>
          <w:rFonts w:ascii="Times New Roman" w:hAnsi="Times New Roman" w:cs="Times New Roman"/>
          <w:bCs/>
          <w:i/>
          <w:sz w:val="24"/>
          <w:szCs w:val="24"/>
          <w:lang w:val="en-US"/>
        </w:rPr>
        <w:t xml:space="preserve"> sources</w:t>
      </w:r>
      <w:r w:rsidRPr="00BA5366">
        <w:rPr>
          <w:rFonts w:ascii="Times New Roman" w:hAnsi="Times New Roman" w:cs="Times New Roman"/>
          <w:bCs/>
          <w:sz w:val="24"/>
          <w:szCs w:val="24"/>
          <w:lang w:val="en-US"/>
        </w:rPr>
        <w:t>.</w:t>
      </w:r>
      <w:r w:rsidR="009305D7"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id":"ITEM-1","issued":{"date-parts":[["2021"]]},"title":"Modeling and Analysis of 3MW Solar Photovoltaic Plant Using PVSyst at Islamia University of Bahawalpur , Pakistan","type":"article-journal","volume":"2021"},"uris":["http://www.mendeley.com/documents/?uuid=dea0257f-c918-4583-a709-c9d72e2c7b47"]}],"mendeley":{"formattedCitation":"(Ul et al., 2021)","plainTextFormattedCitation":"(Ul et al., 2021)","previouslyFormattedCitation":"(Ul et al., 2021)"},"properties":{"noteIndex":0},"schema":"https://github.com/citation-style-language/schema/raw/master/csl-citation.json"}</w:instrText>
      </w:r>
      <w:r w:rsidR="009305D7"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Ul et al., 2021)</w:t>
      </w:r>
      <w:r w:rsidR="009305D7" w:rsidRPr="00BA5366">
        <w:rPr>
          <w:rFonts w:ascii="Times New Roman" w:hAnsi="Times New Roman" w:cs="Times New Roman"/>
          <w:bCs/>
          <w:sz w:val="24"/>
          <w:szCs w:val="24"/>
          <w:lang w:val="en-US"/>
        </w:rPr>
        <w:fldChar w:fldCharType="end"/>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9305D7"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10a64558-d3d4-47d3-b16e-1c9a38be2c32"]}],"mendeley":{"formattedCitation":"(Teja et al., 2021)","plainTextFormattedCitation":"(Teja et al., 2021)","previouslyFormattedCitation":"(Teja et al., 2021)"},"properties":{"noteIndex":0},"schema":"https://github.com/citation-style-language/schema/raw/master/csl-citation.json"}</w:instrText>
      </w:r>
      <w:r w:rsidR="009305D7"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Teja et al., 2021)</w:t>
      </w:r>
      <w:r w:rsidR="009305D7"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B6363D" w:rsidRPr="00BA5366" w:rsidRDefault="00B6363D" w:rsidP="00B6363D">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2 STATEMENT OF PROBLREM</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B6363D" w:rsidRPr="00BA5366" w:rsidRDefault="00B6363D" w:rsidP="00B6363D">
      <w:pPr>
        <w:numPr>
          <w:ilvl w:val="1"/>
          <w:numId w:val="2"/>
        </w:numPr>
        <w:spacing w:after="0" w:line="360" w:lineRule="auto"/>
        <w:ind w:left="0" w:firstLine="0"/>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AIMS AND OBJECTIVES</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aim of this project is design of a off Grid connected PV system using PVSyst software while the specific objectives are to:</w:t>
      </w:r>
    </w:p>
    <w:p w:rsidR="00B6363D" w:rsidRPr="00BA5366" w:rsidRDefault="00B6363D" w:rsidP="00B6363D">
      <w:pPr>
        <w:numPr>
          <w:ilvl w:val="0"/>
          <w:numId w:val="3"/>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Conduct a detailed assessment of the energy load requirements to ensure the system is sized correctly.</w:t>
      </w:r>
    </w:p>
    <w:p w:rsidR="00B6363D" w:rsidRPr="00BA5366" w:rsidRDefault="00B6363D" w:rsidP="00B6363D">
      <w:pPr>
        <w:numPr>
          <w:ilvl w:val="0"/>
          <w:numId w:val="3"/>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sz w:val="24"/>
          <w:szCs w:val="24"/>
          <w:lang w:val="en-US"/>
        </w:rPr>
        <w:t>De</w:t>
      </w:r>
      <w:r w:rsidRPr="00BA5366">
        <w:rPr>
          <w:rFonts w:ascii="Times New Roman" w:hAnsi="Times New Roman" w:cs="Times New Roman"/>
          <w:bCs/>
          <w:sz w:val="24"/>
          <w:szCs w:val="24"/>
          <w:lang w:val="en-US"/>
        </w:rPr>
        <w:t>sign a cost-effective PV system that minimizes initial investment and operational costs.</w:t>
      </w:r>
    </w:p>
    <w:p w:rsidR="00B6363D" w:rsidRPr="00BA5366" w:rsidRDefault="00B6363D" w:rsidP="00B6363D">
      <w:pPr>
        <w:numPr>
          <w:ilvl w:val="0"/>
          <w:numId w:val="3"/>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Determine the performance ratio to evaluate the overall efficiency and reliability of the system</w:t>
      </w:r>
    </w:p>
    <w:p w:rsidR="00B6363D" w:rsidRPr="00BA5366" w:rsidRDefault="00B6363D" w:rsidP="00B6363D">
      <w:pPr>
        <w:numPr>
          <w:ilvl w:val="0"/>
          <w:numId w:val="3"/>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Minimize environmental impact by reducing greenhouse gas emissions and promoting clean energy use.</w:t>
      </w:r>
    </w:p>
    <w:p w:rsidR="00B6363D" w:rsidRPr="00BA5366" w:rsidRDefault="00B6363D" w:rsidP="00B6363D">
      <w:pPr>
        <w:numPr>
          <w:ilvl w:val="0"/>
          <w:numId w:val="3"/>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Perform a detailed cost analysis, including initial capital expenditure, operational, and maintenance costs.</w:t>
      </w:r>
    </w:p>
    <w:p w:rsidR="00B6363D" w:rsidRPr="00BA5366" w:rsidRDefault="00B6363D" w:rsidP="00B6363D">
      <w:pPr>
        <w:numPr>
          <w:ilvl w:val="0"/>
          <w:numId w:val="3"/>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esign an efficient battery management system to optimize battery life and performance.</w:t>
      </w:r>
    </w:p>
    <w:p w:rsidR="00B6363D" w:rsidRPr="00BA5366" w:rsidRDefault="00B6363D" w:rsidP="00B6363D">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4 SIGNIFICANT OF STUDY</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WO</w:t>
      </w:r>
    </w:p>
    <w:p w:rsidR="00B6363D" w:rsidRPr="00BA5366" w:rsidRDefault="00B6363D" w:rsidP="00B6363D">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LITERATURE REVIEW</w:t>
      </w:r>
    </w:p>
    <w:p w:rsidR="00B6363D" w:rsidRPr="00BA5366" w:rsidRDefault="00B6363D" w:rsidP="00B6363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Pr="00BA5366">
        <w:rPr>
          <w:rFonts w:ascii="Times New Roman" w:hAnsi="Times New Roman" w:cs="Times New Roman"/>
          <w:b/>
          <w:sz w:val="24"/>
          <w:szCs w:val="24"/>
          <w:lang w:val="en-US"/>
        </w:rPr>
        <w:t>INTRODUCTION</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study focuses on the design and performance analysis of an off-grid connected photovoltaic (PV) system using the PVsyst software. Off-grid systems are crucial in remote areas where grid extension is impractical or too costly. PVsyst is a widely used software tool for simulating and optimizing PV systems, providing detailed insights into their performance under various conditions.</w:t>
      </w:r>
    </w:p>
    <w:p w:rsidR="00B6363D" w:rsidRPr="00BA5366" w:rsidRDefault="00B6363D" w:rsidP="00B6363D">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2.1 REVIEW OF PREVIOUS STUDY</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PHOTOVOLTAIC CELL</w:t>
      </w:r>
      <w:r w:rsidRPr="00BA5366">
        <w:rPr>
          <w:rFonts w:ascii="Times New Roman" w:hAnsi="Times New Roman" w:cs="Times New Roman"/>
          <w:bCs/>
          <w:sz w:val="24"/>
          <w:szCs w:val="24"/>
          <w:lang w:val="en-US"/>
        </w:rPr>
        <w:t xml:space="preserve">: Photovoltaic (PV) cells, commonly known as solar cells, are devices that convert light energy directly into electrical energy through the photovoltaic effect.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WORKING PRINCIPLE OF SOLAR PANEL:</w:t>
      </w:r>
      <w:r w:rsidRPr="00BA5366">
        <w:rPr>
          <w:rFonts w:ascii="Times New Roman" w:hAnsi="Times New Roman" w:cs="Times New Roman"/>
          <w:bCs/>
          <w:sz w:val="24"/>
          <w:szCs w:val="24"/>
          <w:lang w:val="en-US"/>
        </w:rPr>
        <w:t xml:space="preserve"> The working principle of a solar panel is based on the photovoltaic effect, which is the generation of an electric current in a material upon exposure to light. </w:t>
      </w:r>
    </w:p>
    <w:p w:rsidR="00B6363D" w:rsidRPr="00BA5366" w:rsidRDefault="00B6363D" w:rsidP="00B6363D">
      <w:pPr>
        <w:spacing w:after="0" w:line="360" w:lineRule="auto"/>
        <w:jc w:val="both"/>
        <w:rPr>
          <w:rFonts w:ascii="Times New Roman" w:hAnsi="Times New Roman" w:cs="Times New Roman"/>
          <w:b/>
          <w:sz w:val="24"/>
          <w:szCs w:val="24"/>
          <w:lang w:val="en-US"/>
        </w:rPr>
      </w:pPr>
      <w:r w:rsidRPr="003C2225">
        <w:rPr>
          <w:rFonts w:ascii="Times New Roman" w:hAnsi="Times New Roman" w:cs="Times New Roman"/>
          <w:b/>
          <w:sz w:val="24"/>
          <w:szCs w:val="24"/>
          <w:lang w:val="en-US"/>
        </w:rPr>
        <w:t xml:space="preserve">2.2 </w:t>
      </w:r>
      <w:r w:rsidRPr="00BA5366">
        <w:rPr>
          <w:rFonts w:ascii="Times New Roman" w:hAnsi="Times New Roman" w:cs="Times New Roman"/>
          <w:b/>
          <w:sz w:val="24"/>
          <w:szCs w:val="24"/>
          <w:lang w:val="en-US"/>
        </w:rPr>
        <w:t>TYPES OF PV SYSTEM</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ff-Grid Systems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Grid-Tied (On-Grid) Systems</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 Off-Grid Systems: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Grid-Tied (On-Grid) Systems: A grid-tied, or PV system, connects directly to the local utility grid, allowing for a seamless exchange of electricity between the solar panels and the grid. A grid-tied PV system is an efficient and cost-effective solution for integrating solar power into a </w:t>
      </w:r>
      <w:r w:rsidRPr="00BA5366">
        <w:rPr>
          <w:rFonts w:ascii="Times New Roman" w:hAnsi="Times New Roman" w:cs="Times New Roman"/>
          <w:bCs/>
          <w:sz w:val="24"/>
          <w:szCs w:val="24"/>
          <w:lang w:val="en-US"/>
        </w:rPr>
        <w:lastRenderedPageBreak/>
        <w:t>home or business, providing significant energy savings and environmental benefits while relying on the utility grid for backup.</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ILT ANGL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LATITUDE: Latitude is a geographic coordinate that specifies the north-south position of a point on the Earth's surface. It is expressed in degrees, ranging from 0° at the Equator to 90° at the poles (90° N for the North Pole and 90° S for the South Pole).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ATTERY: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RGE CONTROLLER: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w:t>
      </w:r>
      <w:r w:rsidRPr="00BA5366">
        <w:rPr>
          <w:rFonts w:ascii="Times New Roman" w:hAnsi="Times New Roman" w:cs="Times New Roman"/>
          <w:bCs/>
          <w:sz w:val="24"/>
          <w:szCs w:val="24"/>
          <w:lang w:val="en-US"/>
        </w:rPr>
        <w:lastRenderedPageBreak/>
        <w:t>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HREE</w:t>
      </w:r>
    </w:p>
    <w:p w:rsidR="00B6363D" w:rsidRPr="00BA5366" w:rsidRDefault="00B6363D" w:rsidP="00B6363D">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RESEARCH METHODOLOGY</w:t>
      </w:r>
    </w:p>
    <w:p w:rsidR="00B6363D" w:rsidRPr="00BA5366" w:rsidRDefault="00B6363D" w:rsidP="00B6363D">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1 DESCRIPTION OF THE STUDY AREA</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Kwara state is located in the North Central Geopolitical zone. kwara state is geographically located at 8.30 N,5.00E.The space area of Kwara state is 35,705 square Km and elevation of 286.86 m. The 2006 national population census figures revealed that the population of Kwara state was about 2.4 million people. Based on an estimated annual growth rate of 3.2 percent, the state’s population is projected to be about 3.04 million people.</w:t>
      </w: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324475" cy="2305050"/>
            <wp:effectExtent l="0" t="0" r="9525" b="0"/>
            <wp:docPr id="309471321" name="Picture 17" descr="https://plos.figshare.com/ndownloader/files/31510678/preview/31510678/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los.figshare.com/ndownloader/files/31510678/preview/31510678/preview.jp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324475" cy="2305050"/>
                    </a:xfrm>
                    <a:prstGeom prst="rect">
                      <a:avLst/>
                    </a:prstGeom>
                    <a:noFill/>
                    <a:ln>
                      <a:noFill/>
                    </a:ln>
                  </pic:spPr>
                </pic:pic>
              </a:graphicData>
            </a:graphic>
          </wp:inline>
        </w:drawing>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 1: The map showing Kwara State.</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urce: https://www.researchgate.net/publication/316612504</w:t>
      </w:r>
    </w:p>
    <w:p w:rsidR="00B6363D" w:rsidRPr="00BA5366" w:rsidRDefault="00B6363D" w:rsidP="00B6363D">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2 INSTRUMENTATION(DATA COLLECTION)</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he monthly mean daily data were collected from the Nigeria meteorological agency, federal ministry of aviation, Oshodi, Lagos State, Nigeria. The data obtained covered a period of 11 years (2012-2023). This data was used for the simulation.</w:t>
      </w:r>
    </w:p>
    <w:p w:rsidR="00B6363D" w:rsidRPr="00BA5366" w:rsidRDefault="00B6363D" w:rsidP="00B6363D">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3 PVSYST SOFTWARE</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Vsyst is a photovoltaic design and simulation program. It is designed to be used by architects, engineers, and researchers. It offers a user-friendly approach to develop a project. PVsyst has a large database of meteorological data for a number of sites all over the world. It also provides manual insertion of measured data for sites which are not enlisted in the software. It presents results in the form of a full report which includes specific graphs and tables. The data can be exported for use in other softwares. To obtain results, we have to provide some inputs to the software. Simulation variables in PVsyst are:</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Meteorological data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irradiance in collector plane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energy factors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PV array (field) behaviour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 losses</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ystem operating conditions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nergy use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fficiencies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ormalized performance index.</w:t>
      </w: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OUR</w:t>
      </w:r>
    </w:p>
    <w:p w:rsidR="00B6363D" w:rsidRPr="00BA5366" w:rsidRDefault="00B6363D" w:rsidP="00B6363D">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0</w:t>
      </w:r>
      <w:r w:rsidRPr="00BA5366">
        <w:rPr>
          <w:rFonts w:ascii="Times New Roman" w:hAnsi="Times New Roman" w:cs="Times New Roman"/>
          <w:b/>
          <w:bCs/>
          <w:sz w:val="24"/>
          <w:szCs w:val="24"/>
          <w:lang w:val="en-US"/>
        </w:rPr>
        <w:tab/>
        <w:t xml:space="preserve">RESULTS AND DISCUSSION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B6363D" w:rsidRPr="00BA5366" w:rsidRDefault="00B6363D" w:rsidP="00B6363D">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1 Summary of Loads</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Detailed User's needs</w:t>
      </w:r>
    </w:p>
    <w:tbl>
      <w:tblPr>
        <w:tblW w:w="10774" w:type="dxa"/>
        <w:tblCellMar>
          <w:top w:w="238" w:type="dxa"/>
          <w:left w:w="113" w:type="dxa"/>
          <w:right w:w="409" w:type="dxa"/>
        </w:tblCellMar>
        <w:tblLook w:val="04A0"/>
      </w:tblPr>
      <w:tblGrid>
        <w:gridCol w:w="10774"/>
      </w:tblGrid>
      <w:tr w:rsidR="00B6363D" w:rsidRPr="00BA5366" w:rsidTr="007542D2">
        <w:tc>
          <w:tcPr>
            <w:tcW w:w="10774" w:type="dxa"/>
            <w:tcBorders>
              <w:top w:val="nil"/>
              <w:left w:val="single" w:sz="6" w:space="0" w:color="000000"/>
              <w:bottom w:val="single" w:sz="6" w:space="0" w:color="000000"/>
              <w:right w:val="single" w:sz="6"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aily household consumers, Constant over the year, average = 3003 kWh/day</w:t>
            </w:r>
          </w:p>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Annual values</w:t>
            </w:r>
            <w:r w:rsidRPr="00BA5366">
              <w:rPr>
                <w:rFonts w:ascii="Times New Roman" w:hAnsi="Times New Roman" w:cs="Times New Roman"/>
                <w:b/>
                <w:bCs/>
                <w:sz w:val="24"/>
                <w:szCs w:val="24"/>
                <w:lang w:val="en-US"/>
              </w:rPr>
              <w:tab/>
              <w:t>Hourly distribution</w:t>
            </w:r>
          </w:p>
          <w:tbl>
            <w:tblPr>
              <w:tblpPr w:vertAnchor="text" w:tblpY="-1663"/>
              <w:tblOverlap w:val="never"/>
              <w:tblW w:w="5160" w:type="dxa"/>
              <w:tblCellMar>
                <w:left w:w="48" w:type="dxa"/>
                <w:right w:w="49" w:type="dxa"/>
              </w:tblCellMar>
              <w:tblLook w:val="04A0"/>
            </w:tblPr>
            <w:tblGrid>
              <w:gridCol w:w="1826"/>
              <w:gridCol w:w="451"/>
              <w:gridCol w:w="942"/>
              <w:gridCol w:w="1004"/>
              <w:gridCol w:w="937"/>
            </w:tblGrid>
            <w:tr w:rsidR="00B6363D" w:rsidRPr="00BA5366" w:rsidTr="007542D2">
              <w:trPr>
                <w:trHeight w:val="329"/>
              </w:trPr>
              <w:tc>
                <w:tcPr>
                  <w:tcW w:w="2162" w:type="dxa"/>
                  <w:tcBorders>
                    <w:top w:val="single" w:sz="2" w:space="0" w:color="000000"/>
                    <w:left w:val="single" w:sz="2" w:space="0" w:color="000000"/>
                    <w:bottom w:val="single" w:sz="2" w:space="0" w:color="000000"/>
                    <w:right w:val="single" w:sz="2" w:space="0" w:color="000000"/>
                  </w:tcBorders>
                </w:tcPr>
                <w:p w:rsidR="00B6363D" w:rsidRPr="00BA5366" w:rsidRDefault="00B6363D" w:rsidP="007542D2">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b.</w:t>
                  </w:r>
                </w:p>
              </w:tc>
              <w:tc>
                <w:tcPr>
                  <w:tcW w:w="970" w:type="dxa"/>
                  <w:tcBorders>
                    <w:top w:val="single" w:sz="2" w:space="0" w:color="000000"/>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ower</w:t>
                  </w:r>
                </w:p>
              </w:tc>
              <w:tc>
                <w:tcPr>
                  <w:tcW w:w="871" w:type="dxa"/>
                  <w:tcBorders>
                    <w:top w:val="single" w:sz="2" w:space="0" w:color="000000"/>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Use</w:t>
                  </w:r>
                </w:p>
              </w:tc>
              <w:tc>
                <w:tcPr>
                  <w:tcW w:w="730" w:type="dxa"/>
                  <w:tcBorders>
                    <w:top w:val="single" w:sz="2" w:space="0" w:color="000000"/>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Energy</w:t>
                  </w:r>
                </w:p>
              </w:tc>
            </w:tr>
            <w:tr w:rsidR="00B6363D" w:rsidRPr="00BA5366" w:rsidTr="007542D2">
              <w:trPr>
                <w:trHeight w:val="240"/>
              </w:trPr>
              <w:tc>
                <w:tcPr>
                  <w:tcW w:w="2162" w:type="dxa"/>
                  <w:tcBorders>
                    <w:top w:val="single" w:sz="2" w:space="0" w:color="000000"/>
                    <w:left w:val="single" w:sz="2" w:space="0" w:color="000000"/>
                    <w:bottom w:val="single" w:sz="2" w:space="0" w:color="000000"/>
                    <w:right w:val="single" w:sz="2" w:space="0" w:color="000000"/>
                  </w:tcBorders>
                </w:tcPr>
                <w:p w:rsidR="00B6363D" w:rsidRPr="00BA5366" w:rsidRDefault="00B6363D" w:rsidP="007542D2">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tcPr>
                <w:p w:rsidR="00B6363D" w:rsidRPr="00BA5366" w:rsidRDefault="00B6363D" w:rsidP="007542D2">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w:t>
                  </w:r>
                </w:p>
              </w:tc>
              <w:tc>
                <w:tcPr>
                  <w:tcW w:w="871" w:type="dxa"/>
                  <w:tcBorders>
                    <w:top w:val="single" w:sz="2" w:space="0" w:color="000000"/>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our/day</w:t>
                  </w:r>
                </w:p>
              </w:tc>
              <w:tc>
                <w:tcPr>
                  <w:tcW w:w="730" w:type="dxa"/>
                  <w:tcBorders>
                    <w:top w:val="single" w:sz="2" w:space="0" w:color="000000"/>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h/day</w:t>
                  </w:r>
                </w:p>
              </w:tc>
            </w:tr>
            <w:tr w:rsidR="00B6363D" w:rsidRPr="00BA5366" w:rsidTr="007542D2">
              <w:trPr>
                <w:trHeight w:val="238"/>
              </w:trPr>
              <w:tc>
                <w:tcPr>
                  <w:tcW w:w="2162" w:type="dxa"/>
                  <w:tcBorders>
                    <w:top w:val="single" w:sz="2" w:space="0" w:color="000000"/>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Lamps</w:t>
                  </w:r>
                </w:p>
              </w:tc>
              <w:tc>
                <w:tcPr>
                  <w:tcW w:w="427" w:type="dxa"/>
                  <w:tcBorders>
                    <w:top w:val="single" w:sz="2" w:space="0" w:color="000000"/>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w:t>
                  </w:r>
                </w:p>
              </w:tc>
              <w:tc>
                <w:tcPr>
                  <w:tcW w:w="970" w:type="dxa"/>
                  <w:tcBorders>
                    <w:top w:val="single" w:sz="2" w:space="0" w:color="000000"/>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2/lamp</w:t>
                  </w:r>
                </w:p>
              </w:tc>
              <w:tc>
                <w:tcPr>
                  <w:tcW w:w="871" w:type="dxa"/>
                  <w:tcBorders>
                    <w:top w:val="single" w:sz="2" w:space="0" w:color="000000"/>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0</w:t>
                  </w:r>
                </w:p>
              </w:tc>
              <w:tc>
                <w:tcPr>
                  <w:tcW w:w="730" w:type="dxa"/>
                  <w:tcBorders>
                    <w:top w:val="single" w:sz="2" w:space="0" w:color="000000"/>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68</w:t>
                  </w:r>
                </w:p>
              </w:tc>
            </w:tr>
            <w:tr w:rsidR="00B6363D" w:rsidRPr="00BA5366" w:rsidTr="007542D2">
              <w:trPr>
                <w:trHeight w:val="239"/>
              </w:trPr>
              <w:tc>
                <w:tcPr>
                  <w:tcW w:w="2162"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V </w:t>
                  </w:r>
                </w:p>
              </w:tc>
              <w:tc>
                <w:tcPr>
                  <w:tcW w:w="427"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w:t>
                  </w:r>
                </w:p>
              </w:tc>
              <w:tc>
                <w:tcPr>
                  <w:tcW w:w="970"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0/app</w:t>
                  </w:r>
                </w:p>
              </w:tc>
              <w:tc>
                <w:tcPr>
                  <w:tcW w:w="871"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6.0</w:t>
                  </w:r>
                </w:p>
              </w:tc>
              <w:tc>
                <w:tcPr>
                  <w:tcW w:w="730"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800</w:t>
                  </w:r>
                </w:p>
              </w:tc>
            </w:tr>
            <w:tr w:rsidR="00B6363D" w:rsidRPr="00BA5366" w:rsidTr="007542D2">
              <w:trPr>
                <w:trHeight w:val="240"/>
              </w:trPr>
              <w:tc>
                <w:tcPr>
                  <w:tcW w:w="2162"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lender</w:t>
                  </w:r>
                </w:p>
              </w:tc>
              <w:tc>
                <w:tcPr>
                  <w:tcW w:w="427"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50/app</w:t>
                  </w:r>
                </w:p>
              </w:tc>
              <w:tc>
                <w:tcPr>
                  <w:tcW w:w="871"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w:t>
                  </w:r>
                </w:p>
              </w:tc>
              <w:tc>
                <w:tcPr>
                  <w:tcW w:w="730"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5</w:t>
                  </w:r>
                </w:p>
              </w:tc>
            </w:tr>
            <w:tr w:rsidR="00B6363D" w:rsidRPr="00BA5366" w:rsidTr="007542D2">
              <w:trPr>
                <w:trHeight w:val="240"/>
              </w:trPr>
              <w:tc>
                <w:tcPr>
                  <w:tcW w:w="2162"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idge </w:t>
                  </w:r>
                </w:p>
              </w:tc>
              <w:tc>
                <w:tcPr>
                  <w:tcW w:w="427"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tcPr>
                <w:p w:rsidR="00B6363D" w:rsidRPr="00BA5366" w:rsidRDefault="00B6363D" w:rsidP="007542D2">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c>
                <w:tcPr>
                  <w:tcW w:w="730" w:type="dxa"/>
                  <w:tcBorders>
                    <w:top w:val="nil"/>
                    <w:left w:val="single" w:sz="2" w:space="0" w:color="000000"/>
                    <w:bottom w:val="nil"/>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0000</w:t>
                  </w:r>
                </w:p>
              </w:tc>
            </w:tr>
            <w:tr w:rsidR="00B6363D" w:rsidRPr="00BA5366" w:rsidTr="007542D2">
              <w:trPr>
                <w:trHeight w:val="243"/>
              </w:trPr>
              <w:tc>
                <w:tcPr>
                  <w:tcW w:w="2162" w:type="dxa"/>
                  <w:tcBorders>
                    <w:top w:val="nil"/>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Cellphone charger</w:t>
                  </w:r>
                </w:p>
              </w:tc>
              <w:tc>
                <w:tcPr>
                  <w:tcW w:w="427" w:type="dxa"/>
                  <w:tcBorders>
                    <w:top w:val="nil"/>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4</w:t>
                  </w:r>
                </w:p>
              </w:tc>
              <w:tc>
                <w:tcPr>
                  <w:tcW w:w="970" w:type="dxa"/>
                  <w:tcBorders>
                    <w:top w:val="nil"/>
                    <w:left w:val="single" w:sz="2" w:space="0" w:color="000000"/>
                    <w:bottom w:val="single" w:sz="2" w:space="0" w:color="000000"/>
                    <w:right w:val="single" w:sz="2" w:space="0" w:color="000000"/>
                  </w:tcBorders>
                </w:tcPr>
                <w:p w:rsidR="00B6363D" w:rsidRPr="00BA5366" w:rsidRDefault="00B6363D" w:rsidP="007542D2">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w:t>
                  </w:r>
                </w:p>
              </w:tc>
              <w:tc>
                <w:tcPr>
                  <w:tcW w:w="730" w:type="dxa"/>
                  <w:tcBorders>
                    <w:top w:val="nil"/>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80</w:t>
                  </w:r>
                </w:p>
              </w:tc>
            </w:tr>
            <w:tr w:rsidR="00B6363D" w:rsidRPr="00BA5366" w:rsidTr="007542D2">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tand-by consumers</w:t>
                  </w:r>
                </w:p>
              </w:tc>
              <w:tc>
                <w:tcPr>
                  <w:tcW w:w="427" w:type="dxa"/>
                  <w:tcBorders>
                    <w:top w:val="single" w:sz="2" w:space="0" w:color="000000"/>
                    <w:left w:val="single" w:sz="2" w:space="0" w:color="000000"/>
                    <w:bottom w:val="single" w:sz="2" w:space="0" w:color="000000"/>
                    <w:right w:val="single" w:sz="2" w:space="0" w:color="000000"/>
                  </w:tcBorders>
                </w:tcPr>
                <w:p w:rsidR="00B6363D" w:rsidRPr="00BA5366" w:rsidRDefault="00B6363D" w:rsidP="007542D2">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B6363D" w:rsidRPr="00BA5366" w:rsidRDefault="00B6363D" w:rsidP="007542D2">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0</w:t>
                  </w:r>
                </w:p>
              </w:tc>
              <w:tc>
                <w:tcPr>
                  <w:tcW w:w="730" w:type="dxa"/>
                  <w:tcBorders>
                    <w:top w:val="single" w:sz="2" w:space="0" w:color="000000"/>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r>
            <w:tr w:rsidR="00B6363D" w:rsidRPr="00BA5366" w:rsidTr="007542D2">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tal daily energy</w:t>
                  </w:r>
                </w:p>
              </w:tc>
              <w:tc>
                <w:tcPr>
                  <w:tcW w:w="427" w:type="dxa"/>
                  <w:tcBorders>
                    <w:top w:val="single" w:sz="2" w:space="0" w:color="000000"/>
                    <w:left w:val="single" w:sz="2" w:space="0" w:color="000000"/>
                    <w:bottom w:val="single" w:sz="2" w:space="0" w:color="000000"/>
                    <w:right w:val="single" w:sz="2" w:space="0" w:color="000000"/>
                  </w:tcBorders>
                </w:tcPr>
                <w:p w:rsidR="00B6363D" w:rsidRPr="00BA5366" w:rsidRDefault="00B6363D" w:rsidP="007542D2">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B6363D" w:rsidRPr="00BA5366" w:rsidRDefault="00B6363D" w:rsidP="007542D2">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tcPr>
                <w:p w:rsidR="00B6363D" w:rsidRPr="00BA5366" w:rsidRDefault="00B6363D" w:rsidP="007542D2">
                  <w:pPr>
                    <w:spacing w:after="0" w:line="360" w:lineRule="auto"/>
                    <w:jc w:val="both"/>
                    <w:rPr>
                      <w:rFonts w:ascii="Times New Roman" w:hAnsi="Times New Roman" w:cs="Times New Roman"/>
                      <w:bCs/>
                      <w:sz w:val="24"/>
                      <w:szCs w:val="24"/>
                      <w:lang w:val="en-US"/>
                    </w:rPr>
                  </w:pPr>
                </w:p>
              </w:tc>
              <w:tc>
                <w:tcPr>
                  <w:tcW w:w="730" w:type="dxa"/>
                  <w:tcBorders>
                    <w:top w:val="single" w:sz="2" w:space="0" w:color="000000"/>
                    <w:left w:val="single" w:sz="2" w:space="0" w:color="000000"/>
                    <w:bottom w:val="single" w:sz="2" w:space="0" w:color="000000"/>
                    <w:right w:val="single" w:sz="2" w:space="0" w:color="000000"/>
                  </w:tcBorders>
                  <w:hideMark/>
                </w:tcPr>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2947</w:t>
                  </w:r>
                </w:p>
              </w:tc>
            </w:tr>
          </w:tbl>
          <w:p w:rsidR="00B6363D" w:rsidRPr="00BA5366" w:rsidRDefault="00B6363D" w:rsidP="007542D2">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anchor distT="0" distB="0" distL="114300" distR="114300" simplePos="0" relativeHeight="251659264" behindDoc="0" locked="0" layoutInCell="1" allowOverlap="0">
                  <wp:simplePos x="0" y="0"/>
                  <wp:positionH relativeFrom="column">
                    <wp:posOffset>3348355</wp:posOffset>
                  </wp:positionH>
                  <wp:positionV relativeFrom="paragraph">
                    <wp:posOffset>-1103630</wp:posOffset>
                  </wp:positionV>
                  <wp:extent cx="3418205" cy="2563495"/>
                  <wp:effectExtent l="0" t="0" r="0" b="8255"/>
                  <wp:wrapNone/>
                  <wp:docPr id="75819830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418205" cy="2563495"/>
                          </a:xfrm>
                          <a:prstGeom prst="rect">
                            <a:avLst/>
                          </a:prstGeom>
                          <a:noFill/>
                        </pic:spPr>
                      </pic:pic>
                    </a:graphicData>
                  </a:graphic>
                </wp:anchor>
              </w:drawing>
            </w:r>
            <w:r w:rsidRPr="00BA5366">
              <w:rPr>
                <w:rFonts w:ascii="Times New Roman" w:hAnsi="Times New Roman" w:cs="Times New Roman"/>
                <w:b/>
                <w:bCs/>
                <w:i/>
                <w:sz w:val="24"/>
                <w:szCs w:val="24"/>
                <w:lang w:val="en-US"/>
              </w:rPr>
              <w:t>TRIAL</w:t>
            </w:r>
          </w:p>
        </w:tc>
      </w:tr>
    </w:tbl>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Table 4.1. Summary of the load</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rom Table 4.1 above, the total loads of the three bedroom flat in Yakuba area, is 3002947kW and the required energy is 3003kWh/day. As a result of load forecast and for the purpose of selling the excess energy, 500kW load and its required energy of 300.3kWh/day is used for this work. This helps in determining the PV plant’s component sizes.</w:t>
      </w:r>
    </w:p>
    <w:p w:rsidR="00B6363D"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Cs/>
          <w:sz w:val="24"/>
          <w:szCs w:val="24"/>
          <w:lang w:val="en-US"/>
        </w:rPr>
        <w:t>4.2</w:t>
      </w:r>
      <w:r w:rsidRPr="00BA5366">
        <w:rPr>
          <w:rFonts w:ascii="Times New Roman" w:hAnsi="Times New Roman" w:cs="Times New Roman"/>
          <w:b/>
          <w:bCs/>
          <w:sz w:val="24"/>
          <w:szCs w:val="24"/>
          <w:lang w:val="en-US"/>
        </w:rPr>
        <w:t xml:space="preserve"> System Energy Yield</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nergy generated by the PV system as shown in table 4.3 below is 3002947Wh and this is called DC energy. The output of the inverter is 3002947kWh an is called the system yield. It is an alternating current energy that is fed to the grid. From this system yield, it is evident that the proposed plant can power , Kwara State Polytechnic which has annual energy requirement of 556,175.32kWh and the excess energy which is 558,326.68kWh, is fed to the grid for profit making.</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able 4.2 Balance and main result</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3343275"/>
            <wp:effectExtent l="0" t="0" r="0" b="9525"/>
            <wp:docPr id="138484966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343275"/>
                    </a:xfrm>
                    <a:prstGeom prst="rect">
                      <a:avLst/>
                    </a:prstGeom>
                    <a:noFill/>
                    <a:ln>
                      <a:noFill/>
                    </a:ln>
                  </pic:spPr>
                </pic:pic>
              </a:graphicData>
            </a:graphic>
          </wp:inline>
        </w:drawing>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able 4.2 Balance and Main Result</w:t>
      </w: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Pr="00BA5366" w:rsidRDefault="00B6363D" w:rsidP="00B6363D">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NORMALIZED PRODUCTION</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695825" cy="2486025"/>
            <wp:effectExtent l="0" t="0" r="9525" b="9525"/>
            <wp:docPr id="1271833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695825" cy="2486025"/>
                    </a:xfrm>
                    <a:prstGeom prst="rect">
                      <a:avLst/>
                    </a:prstGeom>
                    <a:noFill/>
                    <a:ln>
                      <a:noFill/>
                    </a:ln>
                  </pic:spPr>
                </pic:pic>
              </a:graphicData>
            </a:graphic>
          </wp:inline>
        </w:drawing>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1 Normalized production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is a bar chart describing electricity production in kWh/kWp. It gives the ratio of the mean daily electricity production in kWh to the rated power in kWp. The average energy loss is compared to the rated power. The figure presents that the collector losses (Lc) of the PV is 0.46 kWh/kWp/day, the systemic loss of the inverter (Ls) is 0.35 kWh/kWp/day. Finally, the mean daily capacity is 4.04 kWh/kWp/day.</w:t>
      </w: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Default="00B6363D" w:rsidP="00B6363D">
      <w:pPr>
        <w:spacing w:after="0" w:line="360" w:lineRule="auto"/>
        <w:jc w:val="both"/>
        <w:rPr>
          <w:rFonts w:ascii="Times New Roman" w:hAnsi="Times New Roman" w:cs="Times New Roman"/>
          <w:b/>
          <w:bCs/>
          <w:sz w:val="24"/>
          <w:szCs w:val="24"/>
          <w:lang w:val="en-US"/>
        </w:rPr>
      </w:pPr>
    </w:p>
    <w:p w:rsidR="00B6363D" w:rsidRPr="00BA5366" w:rsidRDefault="00B6363D" w:rsidP="00B6363D">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PERFORMANCE RATIO</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680970"/>
            <wp:effectExtent l="0" t="0" r="0" b="5080"/>
            <wp:docPr id="75460991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680970"/>
                    </a:xfrm>
                    <a:prstGeom prst="rect">
                      <a:avLst/>
                    </a:prstGeom>
                    <a:noFill/>
                    <a:ln>
                      <a:noFill/>
                    </a:ln>
                  </pic:spPr>
                </pic:pic>
              </a:graphicData>
            </a:graphic>
          </wp:inline>
        </w:drawing>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Performance Ratio</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Figure 4.2 shows the performance ratio for the Nkpolo-Oroworukwo solar grid connection at Rivers State University in Port-Harcourt. This measure is important and determines the plant's profitability. The performance ratio is 83.2%. This ratio shows that the loss is not up to 20% in the network.</w:t>
      </w:r>
    </w:p>
    <w:p w:rsidR="00B6363D" w:rsidRPr="00BA5366" w:rsidRDefault="00B6363D" w:rsidP="00B6363D">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Incident irradiation distribution</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447290"/>
            <wp:effectExtent l="0" t="0" r="0" b="0"/>
            <wp:docPr id="145875407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447290"/>
                    </a:xfrm>
                    <a:prstGeom prst="rect">
                      <a:avLst/>
                    </a:prstGeom>
                    <a:noFill/>
                    <a:ln>
                      <a:noFill/>
                    </a:ln>
                  </pic:spPr>
                </pic:pic>
              </a:graphicData>
            </a:graphic>
          </wp:inline>
        </w:drawing>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3 Incident irradiation distribution</w:t>
      </w:r>
    </w:p>
    <w:p w:rsidR="00B6363D" w:rsidRPr="00BA5366" w:rsidRDefault="00B6363D" w:rsidP="00B6363D">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Temperature vs effective</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385060"/>
            <wp:effectExtent l="0" t="0" r="0" b="0"/>
            <wp:docPr id="15865418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385060"/>
                    </a:xfrm>
                    <a:prstGeom prst="rect">
                      <a:avLst/>
                    </a:prstGeom>
                    <a:noFill/>
                    <a:ln>
                      <a:noFill/>
                    </a:ln>
                  </pic:spPr>
                </pic:pic>
              </a:graphicData>
            </a:graphic>
          </wp:inline>
        </w:drawing>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4. Array Temperature vs effective </w:t>
      </w:r>
    </w:p>
    <w:p w:rsidR="00B6363D" w:rsidRPr="00BA5366" w:rsidRDefault="00B6363D" w:rsidP="00B6363D">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Power Distribution</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812415"/>
            <wp:effectExtent l="0" t="0" r="0" b="6985"/>
            <wp:docPr id="5107716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812415"/>
                    </a:xfrm>
                    <a:prstGeom prst="rect">
                      <a:avLst/>
                    </a:prstGeom>
                    <a:noFill/>
                    <a:ln>
                      <a:noFill/>
                    </a:ln>
                  </pic:spPr>
                </pic:pic>
              </a:graphicData>
            </a:graphic>
          </wp:inline>
        </w:drawing>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Array Power Distribution</w:t>
      </w: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Shows that incident distribution of ApataYakubaPv Project, all data calculated from January to December. Figure 4.4 shows the Array temperature &amp; Effective irradiation of Apata Yakuba PV project. Figure 4.5 shows the Array Power distribution during Apata Yakuba Project.</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Figure 4.6 shows a diagram of the losses of the solar power system. The result show that the loss of heat and global incident irradiation are high (10% and 11% respectively). The heat loss is high because ApataYakua City is located in the Northern Side of Kwara where the temperature is high compared to the standard conditions. In addition the loss of global incident is also high since the tit angle of the panel is steeper than the optional angle (10-11). However, the other losses are quite small, ranging from 0.0% to 3.2%.</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962525" cy="5962650"/>
            <wp:effectExtent l="0" t="0" r="9525" b="0"/>
            <wp:docPr id="10631806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962525" cy="5962650"/>
                    </a:xfrm>
                    <a:prstGeom prst="rect">
                      <a:avLst/>
                    </a:prstGeom>
                    <a:noFill/>
                    <a:ln>
                      <a:noFill/>
                    </a:ln>
                  </pic:spPr>
                </pic:pic>
              </a:graphicData>
            </a:graphic>
          </wp:inline>
        </w:drawing>
      </w: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center"/>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CHAPTER FIVE</w:t>
      </w:r>
    </w:p>
    <w:p w:rsidR="00B6363D" w:rsidRPr="00BA5366" w:rsidRDefault="00B6363D" w:rsidP="00B6363D">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BA5366">
        <w:rPr>
          <w:rFonts w:ascii="Times New Roman" w:hAnsi="Times New Roman" w:cs="Times New Roman"/>
          <w:b/>
          <w:bCs/>
          <w:sz w:val="24"/>
          <w:szCs w:val="24"/>
          <w:lang w:val="en-US"/>
        </w:rPr>
        <w:t xml:space="preserve"> Conclusion</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this work, an analytical study of using PV system energy in two sites of Kwara State was presented. The work discussed the possibility of connecting the PV system with the grid, while reducing the amount of reducing CO2 emissions during the production of electricity through clean energy</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goal of this project is to design and simulate a propose 500kW grid-   connected PV system in order to provide a dependable, cost-effective, and clean solution for power supply shortfall at 3 Bedroom flat in Yakuba and sell the excess energy for profit making. The current grid power supply is extremely unstable and unreliable. On a daily basis, huge amount of money is spent on running generators. The simulation aims to carry out reliable references which help us analyze and select the suitable power plant operation mode.</w:t>
      </w:r>
    </w:p>
    <w:p w:rsidR="00B6363D" w:rsidRPr="00BA5366" w:rsidRDefault="00B6363D" w:rsidP="00B6363D">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BA5366">
        <w:rPr>
          <w:rFonts w:ascii="Times New Roman" w:hAnsi="Times New Roman" w:cs="Times New Roman"/>
          <w:b/>
          <w:bCs/>
          <w:sz w:val="24"/>
          <w:szCs w:val="24"/>
          <w:lang w:val="en-US"/>
        </w:rPr>
        <w:t xml:space="preserve"> Recommendations</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 help improve on grid connected PV systems, the following should be considered:</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Use high-efficiency solar panels (&gt;20%) to maximize energy production.</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Select deep cycle batteries with a long lifespan (&gt;10 years) for energy storage.</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mplement a grid-tie inverter with a built-in charge controller for efficient energy management.</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nstall a monitoring system to track performance and detect potential issues.</w:t>
      </w: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Consider adding a backup generator for extended periods of low solar irradiance.</w:t>
      </w: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ab/>
      </w: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both"/>
        <w:rPr>
          <w:rFonts w:ascii="Times New Roman" w:hAnsi="Times New Roman" w:cs="Times New Roman"/>
          <w:bCs/>
          <w:sz w:val="24"/>
          <w:szCs w:val="24"/>
          <w:lang w:val="en-US"/>
        </w:rPr>
      </w:pPr>
    </w:p>
    <w:p w:rsidR="00B6363D" w:rsidRDefault="00B6363D" w:rsidP="00B6363D">
      <w:pPr>
        <w:spacing w:after="0" w:line="360" w:lineRule="auto"/>
        <w:jc w:val="both"/>
        <w:rPr>
          <w:rFonts w:ascii="Times New Roman" w:hAnsi="Times New Roman" w:cs="Times New Roman"/>
          <w:bCs/>
          <w:sz w:val="24"/>
          <w:szCs w:val="24"/>
          <w:lang w:val="en-US"/>
        </w:rPr>
      </w:pPr>
    </w:p>
    <w:p w:rsidR="00B6363D" w:rsidRPr="00BA5366" w:rsidRDefault="00B6363D" w:rsidP="00B6363D">
      <w:pPr>
        <w:spacing w:after="0" w:line="360" w:lineRule="auto"/>
        <w:jc w:val="center"/>
        <w:rPr>
          <w:rFonts w:ascii="Times New Roman" w:hAnsi="Times New Roman" w:cs="Times New Roman"/>
          <w:bCs/>
          <w:sz w:val="24"/>
          <w:szCs w:val="24"/>
          <w:lang w:val="en-US"/>
        </w:rPr>
      </w:pPr>
      <w:r w:rsidRPr="00BA5366">
        <w:rPr>
          <w:rFonts w:ascii="Times New Roman" w:hAnsi="Times New Roman" w:cs="Times New Roman"/>
          <w:b/>
          <w:sz w:val="24"/>
          <w:szCs w:val="24"/>
          <w:lang w:val="en-US"/>
        </w:rPr>
        <w:lastRenderedPageBreak/>
        <w:t>REFRENCES</w:t>
      </w:r>
    </w:p>
    <w:p w:rsidR="00B6363D" w:rsidRPr="00BA5366" w:rsidRDefault="009305D7" w:rsidP="00B6363D">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fldChar w:fldCharType="begin" w:fldLock="1"/>
      </w:r>
      <w:r w:rsidR="00B6363D" w:rsidRPr="00BA5366">
        <w:rPr>
          <w:rFonts w:ascii="Times New Roman" w:hAnsi="Times New Roman" w:cs="Times New Roman"/>
          <w:bCs/>
          <w:sz w:val="24"/>
          <w:szCs w:val="24"/>
          <w:lang w:val="en-US"/>
        </w:rPr>
        <w:instrText xml:space="preserve">ADDIN Mendeley Bibliography CSL_BIBLIOGRAPHY </w:instrText>
      </w:r>
      <w:r w:rsidRPr="00BA5366">
        <w:rPr>
          <w:rFonts w:ascii="Times New Roman" w:hAnsi="Times New Roman" w:cs="Times New Roman"/>
          <w:bCs/>
          <w:sz w:val="24"/>
          <w:szCs w:val="24"/>
          <w:lang w:val="en-US"/>
        </w:rPr>
        <w:fldChar w:fldCharType="separate"/>
      </w:r>
      <w:r w:rsidR="00B6363D" w:rsidRPr="00BA5366">
        <w:rPr>
          <w:rFonts w:ascii="Times New Roman" w:hAnsi="Times New Roman" w:cs="Times New Roman"/>
          <w:bCs/>
          <w:sz w:val="24"/>
          <w:szCs w:val="24"/>
          <w:lang w:val="en-US"/>
        </w:rPr>
        <w:t xml:space="preserve">Alabdali, Q. A., &amp; Nahhas, A. M. (2021). Simulation Study of Grid Connected Photovoltaic System Using PVsyst Software : Analytical Study for Yanbu and Rabigh Regions in Saudi Arabia. </w:t>
      </w:r>
      <w:r w:rsidR="00B6363D" w:rsidRPr="00BA5366">
        <w:rPr>
          <w:rFonts w:ascii="Times New Roman" w:hAnsi="Times New Roman" w:cs="Times New Roman"/>
          <w:bCs/>
          <w:i/>
          <w:iCs/>
          <w:sz w:val="24"/>
          <w:szCs w:val="24"/>
          <w:lang w:val="en-US"/>
        </w:rPr>
        <w:t>American Journal of Energy Research, 2021</w:t>
      </w:r>
      <w:r w:rsidR="00B6363D" w:rsidRPr="00BA5366">
        <w:rPr>
          <w:rFonts w:ascii="Times New Roman" w:hAnsi="Times New Roman" w:cs="Times New Roman"/>
          <w:bCs/>
          <w:sz w:val="24"/>
          <w:szCs w:val="24"/>
          <w:lang w:val="en-US"/>
        </w:rPr>
        <w:t xml:space="preserve">, </w:t>
      </w:r>
      <w:r w:rsidR="00B6363D" w:rsidRPr="00BA5366">
        <w:rPr>
          <w:rFonts w:ascii="Times New Roman" w:hAnsi="Times New Roman" w:cs="Times New Roman"/>
          <w:bCs/>
          <w:i/>
          <w:iCs/>
          <w:sz w:val="24"/>
          <w:szCs w:val="24"/>
          <w:lang w:val="en-US"/>
        </w:rPr>
        <w:t>9</w:t>
      </w:r>
      <w:r w:rsidR="00B6363D" w:rsidRPr="00BA5366">
        <w:rPr>
          <w:rFonts w:ascii="Times New Roman" w:hAnsi="Times New Roman" w:cs="Times New Roman"/>
          <w:bCs/>
          <w:sz w:val="24"/>
          <w:szCs w:val="24"/>
          <w:lang w:val="en-US"/>
        </w:rPr>
        <w:t>(1), 30–44. https://doi.org/10.12691/ajer-9-1-4</w:t>
      </w:r>
    </w:p>
    <w:p w:rsidR="00B6363D" w:rsidRPr="00BA5366" w:rsidRDefault="00B6363D" w:rsidP="00B6363D">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lzahrani, A., Rajeh, M., &amp; Banjar, S. (2021). </w:t>
      </w:r>
      <w:r w:rsidRPr="00BA5366">
        <w:rPr>
          <w:rFonts w:ascii="Times New Roman" w:hAnsi="Times New Roman" w:cs="Times New Roman"/>
          <w:bCs/>
          <w:i/>
          <w:iCs/>
          <w:sz w:val="24"/>
          <w:szCs w:val="24"/>
          <w:lang w:val="en-US"/>
        </w:rPr>
        <w:t>Design and Simulation of a Standalone PV System for a Mosque in NEOM City</w:t>
      </w:r>
      <w:r w:rsidRPr="00BA5366">
        <w:rPr>
          <w:rFonts w:ascii="Times New Roman" w:hAnsi="Times New Roman" w:cs="Times New Roman"/>
          <w:bCs/>
          <w:sz w:val="24"/>
          <w:szCs w:val="24"/>
          <w:lang w:val="en-US"/>
        </w:rPr>
        <w:t>. 634–649.</w:t>
      </w:r>
    </w:p>
    <w:p w:rsidR="00B6363D" w:rsidRPr="00BA5366" w:rsidRDefault="00B6363D" w:rsidP="00B6363D">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migó, L. P. (2016). </w:t>
      </w:r>
      <w:r w:rsidRPr="00BA5366">
        <w:rPr>
          <w:rFonts w:ascii="Times New Roman" w:hAnsi="Times New Roman" w:cs="Times New Roman"/>
          <w:bCs/>
          <w:i/>
          <w:iCs/>
          <w:sz w:val="24"/>
          <w:szCs w:val="24"/>
          <w:lang w:val="en-US"/>
        </w:rPr>
        <w:t>Solar Potential Assessment: Comparison Using LiDAR Data and PVsyst</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June</w:t>
      </w:r>
      <w:r w:rsidRPr="00BA5366">
        <w:rPr>
          <w:rFonts w:ascii="Times New Roman" w:hAnsi="Times New Roman" w:cs="Times New Roman"/>
          <w:bCs/>
          <w:sz w:val="24"/>
          <w:szCs w:val="24"/>
          <w:lang w:val="en-US"/>
        </w:rPr>
        <w:t>.</w:t>
      </w:r>
    </w:p>
    <w:p w:rsidR="00B6363D" w:rsidRPr="00BA5366" w:rsidRDefault="00B6363D" w:rsidP="00B6363D">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BA5366">
        <w:rPr>
          <w:rFonts w:ascii="Times New Roman" w:hAnsi="Times New Roman" w:cs="Times New Roman"/>
          <w:bCs/>
          <w:i/>
          <w:iCs/>
          <w:sz w:val="24"/>
          <w:szCs w:val="24"/>
          <w:lang w:val="en-US"/>
        </w:rPr>
        <w:t>International Journal of Engineering Research &amp; Technology (IJERT) ISS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0), 71–97.</w:t>
      </w:r>
    </w:p>
    <w:p w:rsidR="00B6363D" w:rsidRPr="00BA5366" w:rsidRDefault="00B6363D" w:rsidP="00B6363D">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BA5366">
        <w:rPr>
          <w:rFonts w:ascii="Times New Roman" w:hAnsi="Times New Roman" w:cs="Times New Roman"/>
          <w:bCs/>
          <w:i/>
          <w:iCs/>
          <w:sz w:val="24"/>
          <w:szCs w:val="24"/>
          <w:lang w:val="en-US"/>
        </w:rPr>
        <w:t>© FEB 2022 | IRE Journals |</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5</w:t>
      </w:r>
      <w:r w:rsidRPr="00BA5366">
        <w:rPr>
          <w:rFonts w:ascii="Times New Roman" w:hAnsi="Times New Roman" w:cs="Times New Roman"/>
          <w:bCs/>
          <w:sz w:val="24"/>
          <w:szCs w:val="24"/>
          <w:lang w:val="en-US"/>
        </w:rPr>
        <w:t>(8), 221–229.</w:t>
      </w:r>
    </w:p>
    <w:p w:rsidR="00B6363D" w:rsidRPr="00BA5366" w:rsidRDefault="00B6363D" w:rsidP="00B6363D">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kon, E. (2020). </w:t>
      </w:r>
      <w:r w:rsidRPr="00BA5366">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w:t>
      </w:r>
      <w:r w:rsidRPr="00BA5366">
        <w:rPr>
          <w:rFonts w:ascii="Times New Roman" w:hAnsi="Times New Roman" w:cs="Times New Roman"/>
          <w:bCs/>
          <w:sz w:val="24"/>
          <w:szCs w:val="24"/>
          <w:lang w:val="en-US"/>
        </w:rPr>
        <w:t>(7), 2819–2829.</w:t>
      </w:r>
    </w:p>
    <w:p w:rsidR="00B6363D" w:rsidRPr="00BA5366" w:rsidRDefault="00B6363D" w:rsidP="00B6363D">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Ramoliya, J. V. (2015). Performance Evaluation of Grid-connected Solar Photovoltaic plant using PVSYST Software. </w:t>
      </w:r>
      <w:r w:rsidRPr="00BA5366">
        <w:rPr>
          <w:rFonts w:ascii="Times New Roman" w:hAnsi="Times New Roman" w:cs="Times New Roman"/>
          <w:bCs/>
          <w:i/>
          <w:iCs/>
          <w:sz w:val="24"/>
          <w:szCs w:val="24"/>
          <w:lang w:val="en-US"/>
        </w:rPr>
        <w:t>JETIR1502036 Journal of Emerging Technologies and Innovative Research</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w:t>
      </w:r>
      <w:r w:rsidRPr="00BA5366">
        <w:rPr>
          <w:rFonts w:ascii="Times New Roman" w:hAnsi="Times New Roman" w:cs="Times New Roman"/>
          <w:bCs/>
          <w:sz w:val="24"/>
          <w:szCs w:val="24"/>
          <w:lang w:val="en-US"/>
        </w:rPr>
        <w:t>(2), 372–378. www.jetir.org</w:t>
      </w:r>
    </w:p>
    <w:p w:rsidR="00B6363D" w:rsidRPr="00BA5366" w:rsidRDefault="00B6363D" w:rsidP="00B6363D">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rivastava, R., &amp; Giri, V. K. (2017). </w:t>
      </w:r>
      <w:r w:rsidRPr="00BA5366">
        <w:rPr>
          <w:rFonts w:ascii="Times New Roman" w:hAnsi="Times New Roman" w:cs="Times New Roman"/>
          <w:bCs/>
          <w:i/>
          <w:iCs/>
          <w:sz w:val="24"/>
          <w:szCs w:val="24"/>
          <w:lang w:val="en-US"/>
        </w:rPr>
        <w:t>Design of Grid Connected PV System Using Pvsyst</w:t>
      </w:r>
      <w:r w:rsidRPr="00BA5366">
        <w:rPr>
          <w:rFonts w:ascii="Times New Roman" w:hAnsi="Times New Roman" w:cs="Times New Roman"/>
          <w:bCs/>
          <w:sz w:val="24"/>
          <w:szCs w:val="24"/>
          <w:lang w:val="en-US"/>
        </w:rPr>
        <w:t xml:space="preserve"> (Vol. 9, Issue 2, pp. 92–96). https://doi.org/10.5829/idosi.ajbas.2017.92.96</w:t>
      </w:r>
    </w:p>
    <w:p w:rsidR="00B6363D" w:rsidRPr="00BA5366" w:rsidRDefault="00B6363D" w:rsidP="00B6363D">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eja, G. D., Kumar, N. M., Teja, G. V. P., &amp; Student, M. T. (2021). </w:t>
      </w:r>
      <w:r w:rsidRPr="00BA5366">
        <w:rPr>
          <w:rFonts w:ascii="Times New Roman" w:hAnsi="Times New Roman" w:cs="Times New Roman"/>
          <w:bCs/>
          <w:i/>
          <w:iCs/>
          <w:sz w:val="24"/>
          <w:szCs w:val="24"/>
          <w:lang w:val="en-US"/>
        </w:rPr>
        <w:t>Experimental Investigation of Standalone PV System Using PVsyst Software</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6</w:t>
      </w:r>
      <w:r w:rsidRPr="00BA5366">
        <w:rPr>
          <w:rFonts w:ascii="Times New Roman" w:hAnsi="Times New Roman" w:cs="Times New Roman"/>
          <w:bCs/>
          <w:sz w:val="24"/>
          <w:szCs w:val="24"/>
          <w:lang w:val="en-US"/>
        </w:rPr>
        <w:t>(1), 1249–1254.</w:t>
      </w:r>
    </w:p>
    <w:p w:rsidR="00B6363D" w:rsidRPr="00BA5366" w:rsidRDefault="00B6363D" w:rsidP="00B6363D">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Ul, F., Faiz, H., Shakoor, R., Raheem, A., Umer, F., Rasheed, N., &amp; Farhan, M. (2021). </w:t>
      </w:r>
      <w:r w:rsidRPr="00BA5366">
        <w:rPr>
          <w:rFonts w:ascii="Times New Roman" w:hAnsi="Times New Roman" w:cs="Times New Roman"/>
          <w:bCs/>
          <w:i/>
          <w:iCs/>
          <w:sz w:val="24"/>
          <w:szCs w:val="24"/>
          <w:lang w:val="en-US"/>
        </w:rPr>
        <w:t>Modeling and Analysis of 3MW Solar Photovoltaic Plant Using PVSyst at Islamia University of Bahawalpur , Pakista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021</w:t>
      </w:r>
      <w:r w:rsidRPr="00BA5366">
        <w:rPr>
          <w:rFonts w:ascii="Times New Roman" w:hAnsi="Times New Roman" w:cs="Times New Roman"/>
          <w:bCs/>
          <w:sz w:val="24"/>
          <w:szCs w:val="24"/>
          <w:lang w:val="en-US"/>
        </w:rPr>
        <w:t>.</w:t>
      </w:r>
    </w:p>
    <w:p w:rsidR="00B6363D" w:rsidRPr="00BA5366" w:rsidRDefault="009305D7" w:rsidP="00B6363D">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fldChar w:fldCharType="end"/>
      </w:r>
      <w:bookmarkEnd w:id="2"/>
    </w:p>
    <w:p w:rsidR="00BA5366" w:rsidRPr="00B6363D" w:rsidRDefault="00BA5366" w:rsidP="00B6363D"/>
    <w:sectPr w:rsidR="00BA5366" w:rsidRPr="00B6363D" w:rsidSect="00BA5366">
      <w:footerReference w:type="even" r:id="rId19"/>
      <w:footerReference w:type="default" r:id="rId20"/>
      <w:footerReference w:type="first" r:id="rId21"/>
      <w:pgSz w:w="12240" w:h="15840"/>
      <w:pgMar w:top="1440" w:right="1440" w:bottom="1440" w:left="1440" w:header="720" w:footer="2304"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B3582" w:rsidRDefault="00AB3582">
      <w:pPr>
        <w:spacing w:after="0" w:line="240" w:lineRule="auto"/>
      </w:pPr>
      <w:r>
        <w:separator/>
      </w:r>
    </w:p>
  </w:endnote>
  <w:endnote w:type="continuationSeparator" w:id="1">
    <w:p w:rsidR="00AB3582" w:rsidRDefault="00AB358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B6363D">
    <w:pPr>
      <w:pStyle w:val="Footer"/>
      <w:jc w:val="center"/>
    </w:pPr>
    <w:r>
      <w:t>i</w:t>
    </w:r>
  </w:p>
  <w:p w:rsidR="00B6363D" w:rsidRDefault="00B6363D">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9305D7">
    <w:pPr>
      <w:pStyle w:val="Footer"/>
      <w:jc w:val="center"/>
    </w:pPr>
    <w:r>
      <w:fldChar w:fldCharType="begin"/>
    </w:r>
    <w:r w:rsidR="00B6363D">
      <w:instrText xml:space="preserve"> PAGE   \* MERGEFORMAT </w:instrText>
    </w:r>
    <w:r>
      <w:fldChar w:fldCharType="separate"/>
    </w:r>
    <w:r w:rsidR="002B1212">
      <w:rPr>
        <w:noProof/>
      </w:rPr>
      <w:t>iv</w:t>
    </w:r>
    <w:r>
      <w:fldChar w:fldCharType="end"/>
    </w:r>
  </w:p>
  <w:p w:rsidR="00B6363D" w:rsidRDefault="00B6363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9305D7">
    <w:pPr>
      <w:pStyle w:val="Footer"/>
      <w:jc w:val="center"/>
    </w:pPr>
    <w:r>
      <w:fldChar w:fldCharType="begin"/>
    </w:r>
    <w:r w:rsidR="00B6363D">
      <w:instrText xml:space="preserve"> PAGE   \* MERGEFORMAT </w:instrText>
    </w:r>
    <w:r>
      <w:fldChar w:fldCharType="separate"/>
    </w:r>
    <w:r w:rsidR="000A2AEB">
      <w:rPr>
        <w:noProof/>
      </w:rPr>
      <w:t>i</w:t>
    </w:r>
    <w:r>
      <w:fldChar w:fldCharType="end"/>
    </w:r>
  </w:p>
  <w:p w:rsidR="00B6363D" w:rsidRDefault="00B6363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513E8F">
    <w:pPr>
      <w:pStyle w:val="Footer"/>
      <w:jc w:val="center"/>
    </w:pPr>
    <w:r>
      <w:t>i</w:t>
    </w:r>
  </w:p>
  <w:p w:rsidR="00083EAB" w:rsidRDefault="00513E8F">
    <w:pPr>
      <w:pStyle w:val="Footer"/>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9305D7">
    <w:pPr>
      <w:pStyle w:val="Footer"/>
      <w:jc w:val="center"/>
    </w:pPr>
    <w:r>
      <w:fldChar w:fldCharType="begin"/>
    </w:r>
    <w:r w:rsidR="00513E8F">
      <w:instrText xml:space="preserve"> PAGE   \* MERGEFORMAT </w:instrText>
    </w:r>
    <w:r>
      <w:fldChar w:fldCharType="separate"/>
    </w:r>
    <w:r w:rsidR="000F3435">
      <w:rPr>
        <w:noProof/>
      </w:rPr>
      <w:t>19</w:t>
    </w:r>
    <w:r>
      <w:fldChar w:fldCharType="end"/>
    </w:r>
  </w:p>
  <w:p w:rsidR="00083EAB" w:rsidRDefault="00083EAB">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9305D7">
    <w:pPr>
      <w:pStyle w:val="Footer"/>
      <w:jc w:val="center"/>
    </w:pPr>
    <w:r>
      <w:fldChar w:fldCharType="begin"/>
    </w:r>
    <w:r w:rsidR="00513E8F">
      <w:instrText xml:space="preserve"> PAGE   \* MERGEFORMAT </w:instrText>
    </w:r>
    <w:r>
      <w:fldChar w:fldCharType="separate"/>
    </w:r>
    <w:r w:rsidR="00513E8F">
      <w:rPr>
        <w:noProof/>
      </w:rPr>
      <w:t>1</w:t>
    </w:r>
    <w:r>
      <w:fldChar w:fldCharType="end"/>
    </w:r>
  </w:p>
  <w:p w:rsidR="00083EAB" w:rsidRDefault="00083EA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B3582" w:rsidRDefault="00AB3582">
      <w:pPr>
        <w:spacing w:after="0" w:line="240" w:lineRule="auto"/>
      </w:pPr>
      <w:r>
        <w:separator/>
      </w:r>
    </w:p>
  </w:footnote>
  <w:footnote w:type="continuationSeparator" w:id="1">
    <w:p w:rsidR="00AB3582" w:rsidRDefault="00AB358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635700"/>
    <w:multiLevelType w:val="hybridMultilevel"/>
    <w:tmpl w:val="CB5658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5266B7"/>
    <w:multiLevelType w:val="multilevel"/>
    <w:tmpl w:val="770A38BC"/>
    <w:lvl w:ilvl="0">
      <w:start w:val="1"/>
      <w:numFmt w:val="decimal"/>
      <w:lvlText w:val="%1"/>
      <w:lvlJc w:val="left"/>
      <w:pPr>
        <w:ind w:left="405" w:hanging="405"/>
      </w:pPr>
    </w:lvl>
    <w:lvl w:ilvl="1">
      <w:start w:val="3"/>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
    <w:nsid w:val="61B9484D"/>
    <w:multiLevelType w:val="hybridMultilevel"/>
    <w:tmpl w:val="9F1E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defaultTabStop w:val="720"/>
  <w:characterSpacingControl w:val="doNotCompress"/>
  <w:footnotePr>
    <w:footnote w:id="0"/>
    <w:footnote w:id="1"/>
  </w:footnotePr>
  <w:endnotePr>
    <w:endnote w:id="0"/>
    <w:endnote w:id="1"/>
  </w:endnotePr>
  <w:compat/>
  <w:rsids>
    <w:rsidRoot w:val="00BA5366"/>
    <w:rsid w:val="00083EAB"/>
    <w:rsid w:val="000A2AEB"/>
    <w:rsid w:val="000F3435"/>
    <w:rsid w:val="0014102E"/>
    <w:rsid w:val="00236A06"/>
    <w:rsid w:val="00266DFB"/>
    <w:rsid w:val="00292611"/>
    <w:rsid w:val="002B1212"/>
    <w:rsid w:val="002E7008"/>
    <w:rsid w:val="0031716D"/>
    <w:rsid w:val="003C2225"/>
    <w:rsid w:val="003D7FD4"/>
    <w:rsid w:val="004D47D8"/>
    <w:rsid w:val="00513E8F"/>
    <w:rsid w:val="006F2E2A"/>
    <w:rsid w:val="007964AB"/>
    <w:rsid w:val="008557F9"/>
    <w:rsid w:val="008C3835"/>
    <w:rsid w:val="009305D7"/>
    <w:rsid w:val="00AB3582"/>
    <w:rsid w:val="00B15C75"/>
    <w:rsid w:val="00B25430"/>
    <w:rsid w:val="00B6363D"/>
    <w:rsid w:val="00BA5366"/>
    <w:rsid w:val="00C37E4F"/>
    <w:rsid w:val="00D737DF"/>
    <w:rsid w:val="00D74C00"/>
    <w:rsid w:val="00D82933"/>
    <w:rsid w:val="00DB0416"/>
    <w:rsid w:val="00DE70C7"/>
    <w:rsid w:val="00F768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5366"/>
    <w:rPr>
      <w:kern w:val="0"/>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A5366"/>
    <w:pPr>
      <w:spacing w:after="0" w:line="240" w:lineRule="auto"/>
    </w:pPr>
    <w:rPr>
      <w:rFonts w:ascii="Calibri" w:eastAsia="Calibri" w:hAnsi="Calibri"/>
      <w:kern w:val="0"/>
      <w:lang w:val="en-GB"/>
    </w:rPr>
  </w:style>
  <w:style w:type="paragraph" w:styleId="Footer">
    <w:name w:val="footer"/>
    <w:basedOn w:val="Normal"/>
    <w:link w:val="FooterChar"/>
    <w:uiPriority w:val="99"/>
    <w:unhideWhenUsed/>
    <w:rsid w:val="00BA5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5366"/>
    <w:rPr>
      <w:kern w:val="0"/>
      <w:lang w:val="en-ZA"/>
    </w:rPr>
  </w:style>
  <w:style w:type="character" w:styleId="Hyperlink">
    <w:name w:val="Hyperlink"/>
    <w:basedOn w:val="DefaultParagraphFont"/>
    <w:uiPriority w:val="99"/>
    <w:unhideWhenUsed/>
    <w:rsid w:val="00BA5366"/>
    <w:rPr>
      <w:color w:val="0563C1" w:themeColor="hyperlink"/>
      <w:u w:val="single"/>
    </w:rPr>
  </w:style>
  <w:style w:type="paragraph" w:styleId="ListParagraph">
    <w:name w:val="List Paragraph"/>
    <w:basedOn w:val="Normal"/>
    <w:uiPriority w:val="34"/>
    <w:qFormat/>
    <w:rsid w:val="00BA5366"/>
    <w:pPr>
      <w:ind w:left="720"/>
      <w:contextualSpacing/>
    </w:pPr>
  </w:style>
</w:styles>
</file>

<file path=word/webSettings.xml><?xml version="1.0" encoding="utf-8"?>
<w:webSettings xmlns:r="http://schemas.openxmlformats.org/officeDocument/2006/relationships" xmlns:w="http://schemas.openxmlformats.org/wordprocessingml/2006/main">
  <w:divs>
    <w:div w:id="793988102">
      <w:bodyDiv w:val="1"/>
      <w:marLeft w:val="0"/>
      <w:marRight w:val="0"/>
      <w:marTop w:val="0"/>
      <w:marBottom w:val="0"/>
      <w:divBdr>
        <w:top w:val="none" w:sz="0" w:space="0" w:color="auto"/>
        <w:left w:val="none" w:sz="0" w:space="0" w:color="auto"/>
        <w:bottom w:val="none" w:sz="0" w:space="0" w:color="auto"/>
        <w:right w:val="none" w:sz="0" w:space="0" w:color="auto"/>
      </w:divBdr>
    </w:div>
    <w:div w:id="820075991">
      <w:bodyDiv w:val="1"/>
      <w:marLeft w:val="0"/>
      <w:marRight w:val="0"/>
      <w:marTop w:val="0"/>
      <w:marBottom w:val="0"/>
      <w:divBdr>
        <w:top w:val="none" w:sz="0" w:space="0" w:color="auto"/>
        <w:left w:val="none" w:sz="0" w:space="0" w:color="auto"/>
        <w:bottom w:val="none" w:sz="0" w:space="0" w:color="auto"/>
        <w:right w:val="none" w:sz="0" w:space="0" w:color="auto"/>
      </w:divBdr>
    </w:div>
    <w:div w:id="829250945">
      <w:bodyDiv w:val="1"/>
      <w:marLeft w:val="0"/>
      <w:marRight w:val="0"/>
      <w:marTop w:val="0"/>
      <w:marBottom w:val="0"/>
      <w:divBdr>
        <w:top w:val="none" w:sz="0" w:space="0" w:color="auto"/>
        <w:left w:val="none" w:sz="0" w:space="0" w:color="auto"/>
        <w:bottom w:val="none" w:sz="0" w:space="0" w:color="auto"/>
        <w:right w:val="none" w:sz="0" w:space="0" w:color="auto"/>
      </w:divBdr>
    </w:div>
    <w:div w:id="921838752">
      <w:bodyDiv w:val="1"/>
      <w:marLeft w:val="0"/>
      <w:marRight w:val="0"/>
      <w:marTop w:val="0"/>
      <w:marBottom w:val="0"/>
      <w:divBdr>
        <w:top w:val="none" w:sz="0" w:space="0" w:color="auto"/>
        <w:left w:val="none" w:sz="0" w:space="0" w:color="auto"/>
        <w:bottom w:val="none" w:sz="0" w:space="0" w:color="auto"/>
        <w:right w:val="none" w:sz="0" w:space="0" w:color="auto"/>
      </w:divBdr>
    </w:div>
    <w:div w:id="1152524143">
      <w:bodyDiv w:val="1"/>
      <w:marLeft w:val="0"/>
      <w:marRight w:val="0"/>
      <w:marTop w:val="0"/>
      <w:marBottom w:val="0"/>
      <w:divBdr>
        <w:top w:val="none" w:sz="0" w:space="0" w:color="auto"/>
        <w:left w:val="none" w:sz="0" w:space="0" w:color="auto"/>
        <w:bottom w:val="none" w:sz="0" w:space="0" w:color="auto"/>
        <w:right w:val="none" w:sz="0" w:space="0" w:color="auto"/>
      </w:divBdr>
    </w:div>
    <w:div w:id="1689015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oter" Target="footer6.xml"/><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TotalTime>
  <Pages>26</Pages>
  <Words>5943</Words>
  <Characters>33876</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USER</cp:lastModifiedBy>
  <cp:revision>22</cp:revision>
  <cp:lastPrinted>2024-08-06T14:06:00Z</cp:lastPrinted>
  <dcterms:created xsi:type="dcterms:W3CDTF">2024-08-06T12:16:00Z</dcterms:created>
  <dcterms:modified xsi:type="dcterms:W3CDTF">2025-06-03T13:08:00Z</dcterms:modified>
</cp:coreProperties>
</file>